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pPr w:leftFromText="180" w:rightFromText="180" w:vertAnchor="text" w:horzAnchor="margin" w:tblpX="2" w:tblpY="-13036"/>
        <w:tblW w:w="4882" w:type="pct"/>
        <w:tblLayout w:type="fixed"/>
        <w:tblLook w:val="04A0" w:firstRow="1" w:lastRow="0" w:firstColumn="1" w:lastColumn="0" w:noHBand="0" w:noVBand="1"/>
      </w:tblPr>
      <w:tblGrid>
        <w:gridCol w:w="2193"/>
        <w:gridCol w:w="5111"/>
        <w:gridCol w:w="2222"/>
        <w:gridCol w:w="20"/>
      </w:tblGrid>
      <w:tr w:rsidR="005D7F0D" w:rsidRPr="00586364" w14:paraId="5EF0EF0B" w14:textId="77777777" w:rsidTr="008E3EED">
        <w:trPr>
          <w:gridAfter w:val="1"/>
          <w:wAfter w:w="19" w:type="dxa"/>
          <w:trHeight w:val="545"/>
        </w:trPr>
        <w:tc>
          <w:tcPr>
            <w:tcW w:w="677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395274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bookmarkStart w:id="0" w:name="_GoBack"/>
            <w:bookmarkEnd w:id="0"/>
            <w:r w:rsidRPr="00F907DA">
              <w:rPr>
                <w:b/>
                <w:bCs/>
                <w:sz w:val="20"/>
                <w:szCs w:val="20"/>
              </w:rPr>
              <w:t>Table S</w:t>
            </w:r>
            <w:r>
              <w:rPr>
                <w:b/>
                <w:bCs/>
                <w:sz w:val="20"/>
                <w:szCs w:val="20"/>
              </w:rPr>
              <w:t>1</w:t>
            </w:r>
            <w:r w:rsidRPr="00F907DA">
              <w:rPr>
                <w:b/>
                <w:bCs/>
                <w:sz w:val="20"/>
                <w:szCs w:val="20"/>
              </w:rPr>
              <w:t xml:space="preserve">. </w:t>
            </w:r>
            <w:r w:rsidRPr="00F907DA">
              <w:rPr>
                <w:b/>
                <w:sz w:val="20"/>
                <w:szCs w:val="20"/>
              </w:rPr>
              <w:t>Strains, plasmids, and oligonucleotides used in this study.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1D0FB8" w14:textId="77777777" w:rsidR="005D7F0D" w:rsidRPr="00F907DA" w:rsidRDefault="005D7F0D" w:rsidP="008E3EED">
            <w:pPr>
              <w:rPr>
                <w:color w:val="3366FF"/>
                <w:sz w:val="20"/>
                <w:szCs w:val="20"/>
              </w:rPr>
            </w:pPr>
          </w:p>
        </w:tc>
      </w:tr>
      <w:tr w:rsidR="005D7F0D" w:rsidRPr="00F907DA" w14:paraId="1126CC37" w14:textId="77777777" w:rsidTr="008E3EED">
        <w:trPr>
          <w:gridAfter w:val="1"/>
          <w:wAfter w:w="19" w:type="dxa"/>
          <w:trHeight w:val="376"/>
        </w:trPr>
        <w:tc>
          <w:tcPr>
            <w:tcW w:w="203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C0F53BC" w14:textId="77777777" w:rsidR="005D7F0D" w:rsidRPr="00F907DA" w:rsidRDefault="005D7F0D" w:rsidP="008E3EED">
            <w:pPr>
              <w:ind w:left="-142"/>
              <w:rPr>
                <w:color w:val="3366FF"/>
                <w:sz w:val="20"/>
                <w:szCs w:val="20"/>
              </w:rPr>
            </w:pPr>
            <w:r w:rsidRPr="00F907DA">
              <w:rPr>
                <w:color w:val="3366FF"/>
                <w:sz w:val="20"/>
                <w:szCs w:val="20"/>
              </w:rPr>
              <w:t> </w:t>
            </w:r>
          </w:p>
        </w:tc>
        <w:tc>
          <w:tcPr>
            <w:tcW w:w="4739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30C2BDC" w14:textId="77777777" w:rsidR="005D7F0D" w:rsidRPr="00F907DA" w:rsidRDefault="005D7F0D" w:rsidP="008E3EED">
            <w:pPr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Relevant genotype/comments</w:t>
            </w:r>
          </w:p>
        </w:tc>
        <w:tc>
          <w:tcPr>
            <w:tcW w:w="20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4FB8B97" w14:textId="77777777" w:rsidR="005D7F0D" w:rsidRPr="00F907DA" w:rsidRDefault="005D7F0D" w:rsidP="008E3EED">
            <w:pPr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Source or reference</w:t>
            </w:r>
          </w:p>
        </w:tc>
      </w:tr>
      <w:tr w:rsidR="005D7F0D" w:rsidRPr="00F907DA" w14:paraId="577E1E09" w14:textId="77777777" w:rsidTr="008E3EED">
        <w:trPr>
          <w:gridAfter w:val="1"/>
          <w:wAfter w:w="19" w:type="dxa"/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87521D7" w14:textId="77777777" w:rsidR="005D7F0D" w:rsidRPr="00F907DA" w:rsidRDefault="005D7F0D" w:rsidP="008E3EED">
            <w:pPr>
              <w:rPr>
                <w:b/>
                <w:color w:val="000000"/>
                <w:sz w:val="20"/>
                <w:szCs w:val="20"/>
              </w:rPr>
            </w:pPr>
            <w:r w:rsidRPr="00F907DA">
              <w:rPr>
                <w:b/>
                <w:color w:val="000000"/>
                <w:sz w:val="20"/>
                <w:szCs w:val="20"/>
              </w:rPr>
              <w:t>Strains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9FEFFF" w14:textId="77777777" w:rsidR="005D7F0D" w:rsidRPr="00F907DA" w:rsidRDefault="005D7F0D" w:rsidP="008E3EED">
            <w:pPr>
              <w:rPr>
                <w:color w:val="3366FF"/>
                <w:sz w:val="20"/>
                <w:szCs w:val="20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C700FF" w14:textId="77777777" w:rsidR="005D7F0D" w:rsidRPr="00F907DA" w:rsidRDefault="005D7F0D" w:rsidP="008E3EED">
            <w:pPr>
              <w:rPr>
                <w:color w:val="3366FF"/>
                <w:sz w:val="20"/>
                <w:szCs w:val="20"/>
              </w:rPr>
            </w:pPr>
          </w:p>
        </w:tc>
      </w:tr>
      <w:tr w:rsidR="005D7F0D" w:rsidRPr="00F907DA" w14:paraId="32D91E17" w14:textId="77777777" w:rsidTr="008E3EED">
        <w:trPr>
          <w:gridAfter w:val="1"/>
          <w:wAfter w:w="19" w:type="dxa"/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C533296" w14:textId="77777777" w:rsidR="005D7F0D" w:rsidRPr="00F907DA" w:rsidRDefault="005D7F0D" w:rsidP="008E3EED">
            <w:pPr>
              <w:rPr>
                <w:b/>
                <w:i/>
                <w:iCs/>
                <w:color w:val="000000"/>
                <w:sz w:val="20"/>
                <w:szCs w:val="20"/>
              </w:rPr>
            </w:pPr>
            <w:r w:rsidRPr="00F907DA">
              <w:rPr>
                <w:b/>
                <w:i/>
                <w:iCs/>
                <w:color w:val="000000"/>
                <w:sz w:val="20"/>
                <w:szCs w:val="20"/>
              </w:rPr>
              <w:t>S. venezuelae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C86CE0" w14:textId="77777777" w:rsidR="005D7F0D" w:rsidRPr="00F907DA" w:rsidRDefault="005D7F0D" w:rsidP="008E3EED">
            <w:pPr>
              <w:rPr>
                <w:color w:val="3366FF"/>
                <w:sz w:val="20"/>
                <w:szCs w:val="20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0592AF" w14:textId="77777777" w:rsidR="005D7F0D" w:rsidRPr="00F907DA" w:rsidRDefault="005D7F0D" w:rsidP="008E3EED">
            <w:pPr>
              <w:rPr>
                <w:color w:val="3366FF"/>
                <w:sz w:val="20"/>
                <w:szCs w:val="20"/>
              </w:rPr>
            </w:pPr>
          </w:p>
        </w:tc>
      </w:tr>
      <w:tr w:rsidR="005D7F0D" w:rsidRPr="00F907DA" w14:paraId="559D422A" w14:textId="77777777" w:rsidTr="008E3EED">
        <w:trPr>
          <w:gridAfter w:val="1"/>
          <w:wAfter w:w="19" w:type="dxa"/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E641C04" w14:textId="77777777" w:rsidR="005D7F0D" w:rsidRPr="00520D4C" w:rsidRDefault="005D7F0D" w:rsidP="008E3EED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color w:val="000000"/>
                <w:sz w:val="20"/>
                <w:szCs w:val="20"/>
              </w:rPr>
            </w:pPr>
            <w:r w:rsidRPr="00520D4C">
              <w:rPr>
                <w:color w:val="000000"/>
                <w:sz w:val="20"/>
                <w:szCs w:val="20"/>
              </w:rPr>
              <w:t>NRRL B-65442</w:t>
            </w:r>
          </w:p>
          <w:p w14:paraId="7193A01D" w14:textId="77777777" w:rsidR="005D7F0D" w:rsidRPr="00520D4C" w:rsidRDefault="005D7F0D" w:rsidP="008E3EE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772707F" w14:textId="77777777" w:rsidR="005D7F0D" w:rsidRPr="00F907DA" w:rsidRDefault="005D7F0D" w:rsidP="008E3EED">
            <w:pPr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Wild type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C528AA3" w14:textId="30163B78" w:rsidR="005D7F0D" w:rsidRPr="00586364" w:rsidRDefault="005D7F0D" w:rsidP="00B67E29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color w:val="000000" w:themeColor="text1"/>
                <w:sz w:val="20"/>
                <w:szCs w:val="20"/>
              </w:rPr>
              <w:instrText xml:space="preserve"> ADDIN EN.CITE &lt;EndNote&gt;&lt;Cite&gt;&lt;Author&gt;Som&lt;/Author&gt;&lt;Year&gt;2017&lt;/Year&gt;&lt;RecNum&gt;992&lt;/RecNum&gt;&lt;DisplayText&gt;(Som et al., 2017)&lt;/DisplayText&gt;&lt;record&gt;&lt;rec-number&gt;992&lt;/rec-number&gt;&lt;foreign-keys&gt;&lt;key app="EN" db-id="2sepwsadxavtf1e29z5prsayr2zzpewxewwv" timestamp="1532980144"&gt;992&lt;/key&gt;&lt;/foreign-keys&gt;&lt;ref-type name="Journal Article"&gt;17&lt;/ref-type&gt;&lt;contributors&gt;&lt;authors&gt;&lt;author&gt;Som, N. F.&lt;/author&gt;&lt;author&gt;Heine, D.&lt;/author&gt;&lt;author&gt;Holmes, N. A.&lt;/author&gt;&lt;author&gt;Munnoch, J. T.&lt;/author&gt;&lt;author&gt;Chandra, G.&lt;/author&gt;&lt;author&gt;Seipke, R. F.&lt;/author&gt;&lt;author&gt;Hoskisson, P. A.&lt;/author&gt;&lt;author&gt;Wilkinson, B.&lt;/author&gt;&lt;author&gt;Hutchings, M. I.&lt;/author&gt;&lt;/authors&gt;&lt;/contributors&gt;&lt;auth-address&gt;School of Biological Sciences, University of East AngliaNorwich, United Kingdom.&amp;#xD;Department of Molecular Microbiology, John Innes CentreNorwich, United Kingdom.&amp;#xD;School of Molecular and Cellular Biology, Astbury Centre for Structural Molecular Biology, University of LeedsLeeds, United Kingdom.&amp;#xD;Strathclyde Institute of Pharmacy and Biomedical Sciences, University of StrathclydeGlasgow, United Kingdom.&lt;/auth-address&gt;&lt;titles&gt;&lt;title&gt;The Conserved Actinobacterial Two-Component System MtrAB Coordinates Chloramphenicol Production with Sporulation in Streptomyces venezuelae NRRL B-65442&lt;/title&gt;&lt;secondary-title&gt;Front Microbiol&lt;/secondary-title&gt;&lt;/titles&gt;&lt;periodical&gt;&lt;full-title&gt;Front Microbiol&lt;/full-title&gt;&lt;/periodical&gt;&lt;pages&gt;1145&lt;/pages&gt;&lt;volume&gt;8&lt;/volume&gt;&lt;keywords&gt;&lt;keyword&gt;Streptomyces&lt;/keyword&gt;&lt;keyword&gt;antibiotics&lt;/keyword&gt;&lt;keyword&gt;cell division&lt;/keyword&gt;&lt;keyword&gt;chloramphenicol&lt;/keyword&gt;&lt;keyword&gt;mtrA&lt;/keyword&gt;&lt;/keywords&gt;&lt;dates&gt;&lt;year&gt;2017&lt;/year&gt;&lt;/dates&gt;&lt;isbn&gt;1664-302X (Print)&amp;#xD;1664-302X (Linking)&lt;/isbn&gt;&lt;accession-num&gt;28702006&lt;/accession-num&gt;&lt;urls&gt;&lt;related-urls&gt;&lt;url&gt;https://www.ncbi.nlm.nih.gov/pubmed/28702006&lt;/url&gt;&lt;/related-urls&gt;&lt;/urls&gt;&lt;custom2&gt;PMC5487470&lt;/custom2&gt;&lt;electronic-resource-num&gt;10.3389/fmicb.2017.01145&lt;/electronic-resource-num&gt;&lt;/record&gt;&lt;/Cite&gt;&lt;/EndNote&gt;</w:instrText>
            </w:r>
            <w:r>
              <w:rPr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noProof/>
                <w:color w:val="000000" w:themeColor="text1"/>
                <w:sz w:val="20"/>
                <w:szCs w:val="20"/>
              </w:rPr>
              <w:t>(</w:t>
            </w:r>
            <w:r w:rsidR="00B67E29">
              <w:rPr>
                <w:noProof/>
                <w:color w:val="000000" w:themeColor="text1"/>
                <w:sz w:val="20"/>
                <w:szCs w:val="20"/>
              </w:rPr>
              <w:t>NCBI Reference Sequence: NZ_CP018074.1</w:t>
            </w:r>
            <w:r>
              <w:rPr>
                <w:noProof/>
                <w:color w:val="000000" w:themeColor="text1"/>
                <w:sz w:val="20"/>
                <w:szCs w:val="20"/>
              </w:rPr>
              <w:t>)</w:t>
            </w:r>
            <w:r>
              <w:rPr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5D7F0D" w:rsidRPr="00F907DA" w14:paraId="63C7149E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D0032E2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SVNT20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ACB19C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r w:rsidRPr="00F907DA">
              <w:rPr>
                <w:i/>
                <w:iCs/>
                <w:sz w:val="20"/>
                <w:szCs w:val="20"/>
              </w:rPr>
              <w:t>cdgC::apr</w:t>
            </w:r>
            <w:r w:rsidRPr="00F907DA">
              <w:rPr>
                <w:iCs/>
                <w:sz w:val="20"/>
                <w:szCs w:val="20"/>
              </w:rPr>
              <w:t>; Apr</w:t>
            </w:r>
            <w:r w:rsidRPr="00F907DA">
              <w:rPr>
                <w:iCs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B269FA4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6A35C527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6EDA85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SVNT21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2C21A74" w14:textId="77777777" w:rsidR="005D7F0D" w:rsidRPr="00F907DA" w:rsidRDefault="005D7F0D" w:rsidP="008E3EED">
            <w:pPr>
              <w:rPr>
                <w:i/>
                <w:iCs/>
                <w:sz w:val="20"/>
                <w:szCs w:val="20"/>
              </w:rPr>
            </w:pPr>
            <w:r w:rsidRPr="00F907DA">
              <w:rPr>
                <w:i/>
                <w:iCs/>
                <w:sz w:val="20"/>
                <w:szCs w:val="20"/>
              </w:rPr>
              <w:t>cdgD::apr</w:t>
            </w:r>
            <w:r w:rsidRPr="00F907DA">
              <w:rPr>
                <w:iCs/>
                <w:sz w:val="20"/>
                <w:szCs w:val="20"/>
              </w:rPr>
              <w:t>; Apr</w:t>
            </w:r>
            <w:r w:rsidRPr="00F907DA">
              <w:rPr>
                <w:iCs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B7D8A78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3ABC78B9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D965C6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SVNT22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E223964" w14:textId="77777777" w:rsidR="005D7F0D" w:rsidRPr="00F907DA" w:rsidRDefault="005D7F0D" w:rsidP="008E3EED">
            <w:pPr>
              <w:rPr>
                <w:i/>
                <w:iCs/>
                <w:sz w:val="20"/>
                <w:szCs w:val="20"/>
              </w:rPr>
            </w:pPr>
            <w:r w:rsidRPr="00F907DA">
              <w:rPr>
                <w:i/>
                <w:iCs/>
                <w:sz w:val="20"/>
                <w:szCs w:val="20"/>
              </w:rPr>
              <w:t>cdgE::apr</w:t>
            </w:r>
            <w:r w:rsidRPr="00F907DA">
              <w:rPr>
                <w:iCs/>
                <w:sz w:val="20"/>
                <w:szCs w:val="20"/>
              </w:rPr>
              <w:t>; Apr</w:t>
            </w:r>
            <w:r w:rsidRPr="00F907DA">
              <w:rPr>
                <w:iCs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0090B7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5DDF76A1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702C8B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SVNT23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969BA72" w14:textId="77777777" w:rsidR="005D7F0D" w:rsidRPr="00F907DA" w:rsidRDefault="005D7F0D" w:rsidP="008E3EED">
            <w:pPr>
              <w:rPr>
                <w:i/>
                <w:iCs/>
                <w:sz w:val="20"/>
                <w:szCs w:val="20"/>
              </w:rPr>
            </w:pPr>
            <w:r w:rsidRPr="00F907DA">
              <w:rPr>
                <w:i/>
                <w:iCs/>
                <w:sz w:val="20"/>
                <w:szCs w:val="20"/>
              </w:rPr>
              <w:t>cdgB::apr</w:t>
            </w:r>
            <w:r w:rsidRPr="00F907DA">
              <w:rPr>
                <w:iCs/>
                <w:sz w:val="20"/>
                <w:szCs w:val="20"/>
              </w:rPr>
              <w:t>; Apr</w:t>
            </w:r>
            <w:r w:rsidRPr="00F907DA">
              <w:rPr>
                <w:iCs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227B41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2E0B1212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D6EECE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SVNT24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943964" w14:textId="77777777" w:rsidR="005D7F0D" w:rsidRPr="00F907DA" w:rsidRDefault="005D7F0D" w:rsidP="008E3EED">
            <w:pPr>
              <w:rPr>
                <w:i/>
                <w:iCs/>
                <w:sz w:val="20"/>
                <w:szCs w:val="20"/>
              </w:rPr>
            </w:pPr>
            <w:r w:rsidRPr="00F907DA">
              <w:rPr>
                <w:i/>
                <w:iCs/>
                <w:sz w:val="20"/>
                <w:szCs w:val="20"/>
              </w:rPr>
              <w:t>cdgA::apr</w:t>
            </w:r>
            <w:r w:rsidRPr="00F907DA">
              <w:rPr>
                <w:iCs/>
                <w:sz w:val="20"/>
                <w:szCs w:val="20"/>
              </w:rPr>
              <w:t>; Apr</w:t>
            </w:r>
            <w:r w:rsidRPr="00F907DA">
              <w:rPr>
                <w:iCs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16A8207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2CB63CF9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C119F9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SVNT25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00E52B5" w14:textId="77777777" w:rsidR="005D7F0D" w:rsidRPr="00F907DA" w:rsidRDefault="005D7F0D" w:rsidP="008E3EED">
            <w:pPr>
              <w:rPr>
                <w:i/>
                <w:iCs/>
                <w:sz w:val="20"/>
                <w:szCs w:val="20"/>
              </w:rPr>
            </w:pPr>
            <w:r w:rsidRPr="00F907DA">
              <w:rPr>
                <w:i/>
                <w:iCs/>
                <w:sz w:val="20"/>
                <w:szCs w:val="20"/>
              </w:rPr>
              <w:t>cdgF::apr</w:t>
            </w:r>
            <w:r w:rsidRPr="00F907DA">
              <w:rPr>
                <w:iCs/>
                <w:sz w:val="20"/>
                <w:szCs w:val="20"/>
              </w:rPr>
              <w:t>; Apr</w:t>
            </w:r>
            <w:r w:rsidRPr="00F907DA">
              <w:rPr>
                <w:iCs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08796F0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222CE964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4DDE04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SVNT26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4B3D2F" w14:textId="77777777" w:rsidR="005D7F0D" w:rsidRPr="00F907DA" w:rsidRDefault="005D7F0D" w:rsidP="008E3EED">
            <w:pPr>
              <w:rPr>
                <w:i/>
                <w:iCs/>
                <w:sz w:val="20"/>
                <w:szCs w:val="20"/>
              </w:rPr>
            </w:pPr>
            <w:r w:rsidRPr="00F907DA">
              <w:rPr>
                <w:i/>
                <w:iCs/>
                <w:sz w:val="20"/>
                <w:szCs w:val="20"/>
              </w:rPr>
              <w:t>rmdB::apr</w:t>
            </w:r>
            <w:r w:rsidRPr="00F907DA">
              <w:rPr>
                <w:iCs/>
                <w:sz w:val="20"/>
                <w:szCs w:val="20"/>
              </w:rPr>
              <w:t>; Apr</w:t>
            </w:r>
            <w:r w:rsidRPr="00F907DA">
              <w:rPr>
                <w:iCs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57705F8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1F7FFA8F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026331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SVNT27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A41BAD" w14:textId="77777777" w:rsidR="005D7F0D" w:rsidRPr="00F907DA" w:rsidRDefault="005D7F0D" w:rsidP="008E3EED">
            <w:pPr>
              <w:rPr>
                <w:i/>
                <w:iCs/>
                <w:sz w:val="20"/>
                <w:szCs w:val="20"/>
              </w:rPr>
            </w:pPr>
            <w:r w:rsidRPr="00F907DA">
              <w:rPr>
                <w:i/>
                <w:iCs/>
                <w:sz w:val="20"/>
                <w:szCs w:val="20"/>
              </w:rPr>
              <w:t>rmdA::apr</w:t>
            </w:r>
            <w:r w:rsidRPr="00F907DA">
              <w:rPr>
                <w:iCs/>
                <w:sz w:val="20"/>
                <w:szCs w:val="20"/>
              </w:rPr>
              <w:t>; Apr</w:t>
            </w:r>
            <w:r w:rsidRPr="00F907DA">
              <w:rPr>
                <w:iCs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0C6A3A0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330E658B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BBBF3BA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SVNT28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81EDC1" w14:textId="77777777" w:rsidR="005D7F0D" w:rsidRPr="00F907DA" w:rsidRDefault="005D7F0D" w:rsidP="008E3EED">
            <w:pPr>
              <w:rPr>
                <w:i/>
                <w:iCs/>
                <w:sz w:val="20"/>
                <w:szCs w:val="20"/>
              </w:rPr>
            </w:pPr>
            <w:r w:rsidRPr="00F907DA">
              <w:rPr>
                <w:i/>
                <w:iCs/>
                <w:sz w:val="20"/>
                <w:szCs w:val="20"/>
              </w:rPr>
              <w:t>hdgA::apr</w:t>
            </w:r>
            <w:r w:rsidRPr="00F907DA">
              <w:rPr>
                <w:iCs/>
                <w:sz w:val="20"/>
                <w:szCs w:val="20"/>
              </w:rPr>
              <w:t>; Apr</w:t>
            </w:r>
            <w:r w:rsidRPr="00F907DA">
              <w:rPr>
                <w:iCs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78ACE05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28387C0B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A5A4329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SVNT29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3CF688B" w14:textId="77777777" w:rsidR="005D7F0D" w:rsidRPr="00F907DA" w:rsidRDefault="005D7F0D" w:rsidP="008E3EED">
            <w:pPr>
              <w:rPr>
                <w:i/>
                <w:iCs/>
                <w:sz w:val="20"/>
                <w:szCs w:val="20"/>
              </w:rPr>
            </w:pPr>
            <w:r w:rsidRPr="00F907DA">
              <w:rPr>
                <w:i/>
                <w:iCs/>
                <w:sz w:val="20"/>
                <w:szCs w:val="20"/>
              </w:rPr>
              <w:t>hdgB::apr</w:t>
            </w:r>
            <w:r w:rsidRPr="00F907DA">
              <w:rPr>
                <w:iCs/>
                <w:sz w:val="20"/>
                <w:szCs w:val="20"/>
              </w:rPr>
              <w:t>; Apr</w:t>
            </w:r>
            <w:r w:rsidRPr="00F907DA">
              <w:rPr>
                <w:iCs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EA5E82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08BF8E61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9FB6B2B" w14:textId="77777777" w:rsidR="005D7F0D" w:rsidRPr="00F907DA" w:rsidRDefault="005D7F0D" w:rsidP="008E3EED">
            <w:pPr>
              <w:rPr>
                <w:rFonts w:eastAsia="Times New Roman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</w:rPr>
              <w:t>SVSN1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D4B1ACC" w14:textId="77777777" w:rsidR="005D7F0D" w:rsidRPr="00F907DA" w:rsidRDefault="005D7F0D" w:rsidP="008E3EED">
            <w:pPr>
              <w:rPr>
                <w:i/>
                <w:iCs/>
                <w:sz w:val="20"/>
                <w:szCs w:val="20"/>
              </w:rPr>
            </w:pPr>
            <w:r w:rsidRPr="00F907DA">
              <w:rPr>
                <w:i/>
                <w:iCs/>
                <w:sz w:val="20"/>
                <w:szCs w:val="20"/>
              </w:rPr>
              <w:t xml:space="preserve">cdgC </w:t>
            </w:r>
            <w:r w:rsidRPr="00F907DA">
              <w:rPr>
                <w:iCs/>
                <w:sz w:val="20"/>
                <w:szCs w:val="20"/>
              </w:rPr>
              <w:t>(</w:t>
            </w:r>
            <w:r w:rsidRPr="00F907DA">
              <w:rPr>
                <w:rFonts w:eastAsia="Times New Roman"/>
                <w:color w:val="000000"/>
                <w:sz w:val="20"/>
                <w:szCs w:val="20"/>
              </w:rPr>
              <w:t>G658A/G659L/D660L)</w:t>
            </w:r>
            <w:r w:rsidRPr="00F907DA">
              <w:rPr>
                <w:i/>
                <w:iCs/>
                <w:sz w:val="20"/>
                <w:szCs w:val="20"/>
              </w:rPr>
              <w:t xml:space="preserve"> 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4FFD92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76072D7C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7C5C587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</w:rPr>
              <w:t>SVSN3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9379EEA" w14:textId="77777777" w:rsidR="005D7F0D" w:rsidRPr="00881D51" w:rsidRDefault="005D7F0D" w:rsidP="008E3EED">
            <w:pPr>
              <w:pStyle w:val="p1"/>
              <w:rPr>
                <w:rFonts w:ascii="Times New Roman" w:hAnsi="Times New Roman"/>
                <w:i/>
                <w:iCs/>
                <w:sz w:val="20"/>
                <w:szCs w:val="20"/>
                <w:lang w:val="en-US"/>
              </w:rPr>
            </w:pPr>
            <w:r w:rsidRPr="00881D51">
              <w:rPr>
                <w:rFonts w:ascii="Times New Roman" w:hAnsi="Times New Roman"/>
                <w:i/>
                <w:iCs/>
                <w:sz w:val="20"/>
                <w:szCs w:val="20"/>
                <w:lang w:val="en-US"/>
              </w:rPr>
              <w:t>cdgC::apr</w:t>
            </w:r>
            <w:r w:rsidRPr="00881D51">
              <w:rPr>
                <w:rFonts w:ascii="Times New Roman" w:hAnsi="Times New Roman"/>
                <w:iCs/>
                <w:sz w:val="20"/>
                <w:szCs w:val="20"/>
                <w:lang w:val="en-US"/>
              </w:rPr>
              <w:t xml:space="preserve"> </w:t>
            </w:r>
            <w:r w:rsidRPr="00881D51">
              <w:rPr>
                <w:rFonts w:ascii="Times New Roman" w:hAnsi="Times New Roman"/>
                <w:i/>
                <w:sz w:val="20"/>
                <w:szCs w:val="20"/>
                <w:lang w:val="en-US"/>
              </w:rPr>
              <w:t>attB</w:t>
            </w:r>
            <w:r w:rsidRPr="00F907DA">
              <w:rPr>
                <w:rStyle w:val="s1"/>
                <w:rFonts w:ascii="Times New Roman" w:hAnsi="Times New Roman"/>
                <w:sz w:val="20"/>
                <w:szCs w:val="20"/>
                <w:vertAlign w:val="subscript"/>
              </w:rPr>
              <w:t>Φ</w:t>
            </w:r>
            <w:r w:rsidRPr="00881D51">
              <w:rPr>
                <w:rStyle w:val="s1"/>
                <w:rFonts w:ascii="Times New Roman" w:hAnsi="Times New Roman"/>
                <w:sz w:val="20"/>
                <w:szCs w:val="20"/>
                <w:vertAlign w:val="subscript"/>
                <w:lang w:val="en-US"/>
              </w:rPr>
              <w:t>BT1</w:t>
            </w:r>
            <w:r w:rsidRPr="00881D51">
              <w:rPr>
                <w:rFonts w:ascii="Times New Roman" w:hAnsi="Times New Roman"/>
                <w:sz w:val="20"/>
                <w:szCs w:val="20"/>
                <w:lang w:val="en-US"/>
              </w:rPr>
              <w:t>::</w:t>
            </w:r>
            <w:r w:rsidRPr="00881D51">
              <w:rPr>
                <w:rFonts w:ascii="Times New Roman" w:hAnsi="Times New Roman"/>
                <w:iCs/>
                <w:sz w:val="20"/>
                <w:szCs w:val="20"/>
                <w:lang w:val="en-US"/>
              </w:rPr>
              <w:t>pMS82-</w:t>
            </w:r>
            <w:r w:rsidRPr="00881D51">
              <w:rPr>
                <w:rFonts w:ascii="Times New Roman" w:hAnsi="Times New Roman"/>
                <w:i/>
                <w:iCs/>
                <w:sz w:val="20"/>
                <w:szCs w:val="20"/>
                <w:lang w:val="en-US"/>
              </w:rPr>
              <w:t>cdgC</w:t>
            </w:r>
            <w:r w:rsidRPr="00881D51">
              <w:rPr>
                <w:rFonts w:ascii="Times New Roman" w:hAnsi="Times New Roman"/>
                <w:iCs/>
                <w:sz w:val="20"/>
                <w:szCs w:val="20"/>
                <w:lang w:val="en-US"/>
              </w:rPr>
              <w:t>; Apr</w:t>
            </w:r>
            <w:r w:rsidRPr="00881D51">
              <w:rPr>
                <w:rFonts w:ascii="Times New Roman" w:hAnsi="Times New Roman"/>
                <w:iCs/>
                <w:sz w:val="20"/>
                <w:szCs w:val="20"/>
                <w:vertAlign w:val="superscript"/>
                <w:lang w:val="en-US"/>
              </w:rPr>
              <w:t>R</w:t>
            </w:r>
            <w:r w:rsidRPr="00881D51">
              <w:rPr>
                <w:rFonts w:ascii="Times New Roman" w:hAnsi="Times New Roman"/>
                <w:iCs/>
                <w:sz w:val="20"/>
                <w:szCs w:val="20"/>
                <w:lang w:val="en-US"/>
              </w:rPr>
              <w:t>, Hyg</w:t>
            </w:r>
            <w:r w:rsidRPr="00881D51">
              <w:rPr>
                <w:rFonts w:ascii="Times New Roman" w:hAnsi="Times New Roman"/>
                <w:iCs/>
                <w:sz w:val="20"/>
                <w:szCs w:val="20"/>
                <w:vertAlign w:val="superscript"/>
                <w:lang w:val="en-US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D84CCD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773076D7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C68E629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</w:rPr>
              <w:t>SVSN55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F526CF7" w14:textId="77777777" w:rsidR="005D7F0D" w:rsidRPr="00F907DA" w:rsidRDefault="005D7F0D" w:rsidP="008E3EED">
            <w:pPr>
              <w:rPr>
                <w:i/>
                <w:iCs/>
                <w:sz w:val="20"/>
                <w:szCs w:val="20"/>
              </w:rPr>
            </w:pPr>
            <w:r w:rsidRPr="00F907DA">
              <w:rPr>
                <w:i/>
                <w:iCs/>
                <w:sz w:val="20"/>
                <w:szCs w:val="20"/>
              </w:rPr>
              <w:t xml:space="preserve">cdgC </w:t>
            </w:r>
            <w:r w:rsidRPr="00F907DA">
              <w:rPr>
                <w:iCs/>
                <w:sz w:val="20"/>
                <w:szCs w:val="20"/>
              </w:rPr>
              <w:t>(</w:t>
            </w:r>
            <w:r w:rsidRPr="00F907DA">
              <w:rPr>
                <w:rFonts w:eastAsia="Times New Roman"/>
                <w:color w:val="000000"/>
                <w:sz w:val="20"/>
                <w:szCs w:val="20"/>
              </w:rPr>
              <w:t xml:space="preserve">G658A/G659L/D660L) </w:t>
            </w:r>
            <w:r w:rsidRPr="00F907DA">
              <w:rPr>
                <w:i/>
                <w:sz w:val="20"/>
                <w:szCs w:val="20"/>
              </w:rPr>
              <w:t>attB</w:t>
            </w:r>
            <w:r w:rsidRPr="00F907DA">
              <w:rPr>
                <w:rStyle w:val="s1"/>
                <w:sz w:val="20"/>
                <w:szCs w:val="20"/>
                <w:vertAlign w:val="subscript"/>
              </w:rPr>
              <w:t>ΦBT1</w:t>
            </w:r>
            <w:r w:rsidRPr="00F907DA">
              <w:rPr>
                <w:sz w:val="20"/>
                <w:szCs w:val="20"/>
              </w:rPr>
              <w:t>::</w:t>
            </w:r>
            <w:r w:rsidRPr="00F907DA">
              <w:rPr>
                <w:iCs/>
                <w:sz w:val="20"/>
                <w:szCs w:val="20"/>
              </w:rPr>
              <w:t>pMS82-</w:t>
            </w:r>
            <w:r w:rsidRPr="00F907DA">
              <w:rPr>
                <w:i/>
                <w:iCs/>
                <w:sz w:val="20"/>
                <w:szCs w:val="20"/>
              </w:rPr>
              <w:t>cdgC</w:t>
            </w:r>
            <w:r w:rsidRPr="00F907DA">
              <w:rPr>
                <w:iCs/>
                <w:sz w:val="20"/>
                <w:szCs w:val="20"/>
              </w:rPr>
              <w:t>; Apr</w:t>
            </w:r>
            <w:r w:rsidRPr="00F907DA">
              <w:rPr>
                <w:iCs/>
                <w:sz w:val="20"/>
                <w:szCs w:val="20"/>
                <w:vertAlign w:val="superscript"/>
              </w:rPr>
              <w:t>R</w:t>
            </w:r>
            <w:r w:rsidRPr="00F907DA">
              <w:rPr>
                <w:iCs/>
                <w:sz w:val="20"/>
                <w:szCs w:val="20"/>
              </w:rPr>
              <w:t>, Hyg</w:t>
            </w:r>
            <w:r w:rsidRPr="00F907DA">
              <w:rPr>
                <w:iCs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2B10CE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7089451D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94C054D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</w:rPr>
              <w:t>SVSN56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7423BB" w14:textId="77777777" w:rsidR="005D7F0D" w:rsidRPr="00F907DA" w:rsidRDefault="005D7F0D" w:rsidP="008E3EED">
            <w:pPr>
              <w:rPr>
                <w:i/>
                <w:iCs/>
                <w:sz w:val="20"/>
                <w:szCs w:val="20"/>
              </w:rPr>
            </w:pPr>
            <w:r w:rsidRPr="00F907DA">
              <w:rPr>
                <w:i/>
                <w:iCs/>
                <w:sz w:val="20"/>
                <w:szCs w:val="20"/>
              </w:rPr>
              <w:t xml:space="preserve">cdgC </w:t>
            </w:r>
            <w:r w:rsidRPr="00F907DA">
              <w:rPr>
                <w:iCs/>
                <w:sz w:val="20"/>
                <w:szCs w:val="20"/>
              </w:rPr>
              <w:t>(</w:t>
            </w:r>
            <w:r w:rsidRPr="00F907DA">
              <w:rPr>
                <w:rFonts w:eastAsia="Times New Roman"/>
                <w:color w:val="000000"/>
                <w:sz w:val="20"/>
                <w:szCs w:val="20"/>
              </w:rPr>
              <w:t xml:space="preserve">G658A/G659L/D660L) </w:t>
            </w:r>
            <w:r w:rsidRPr="00F907DA">
              <w:rPr>
                <w:i/>
                <w:sz w:val="20"/>
                <w:szCs w:val="20"/>
              </w:rPr>
              <w:t>attB</w:t>
            </w:r>
            <w:r w:rsidRPr="00F907DA">
              <w:rPr>
                <w:rStyle w:val="s1"/>
                <w:sz w:val="20"/>
                <w:szCs w:val="20"/>
                <w:vertAlign w:val="subscript"/>
              </w:rPr>
              <w:t>ΦBT1</w:t>
            </w:r>
            <w:r w:rsidRPr="00F907DA">
              <w:rPr>
                <w:sz w:val="20"/>
                <w:szCs w:val="20"/>
              </w:rPr>
              <w:t>::</w:t>
            </w:r>
            <w:r w:rsidRPr="00F907DA">
              <w:rPr>
                <w:iCs/>
                <w:sz w:val="20"/>
                <w:szCs w:val="20"/>
              </w:rPr>
              <w:t>pMS82; Apr</w:t>
            </w:r>
            <w:r w:rsidRPr="00F907DA">
              <w:rPr>
                <w:iCs/>
                <w:sz w:val="20"/>
                <w:szCs w:val="20"/>
                <w:vertAlign w:val="superscript"/>
              </w:rPr>
              <w:t>R</w:t>
            </w:r>
            <w:r w:rsidRPr="00F907DA">
              <w:rPr>
                <w:iCs/>
                <w:sz w:val="20"/>
                <w:szCs w:val="20"/>
              </w:rPr>
              <w:t>, Hyg</w:t>
            </w:r>
            <w:r w:rsidRPr="00F907DA">
              <w:rPr>
                <w:iCs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8B7EB8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27AA0D58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D2D556E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</w:rPr>
              <w:t>SVSN57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F334C61" w14:textId="77777777" w:rsidR="005D7F0D" w:rsidRPr="00F907DA" w:rsidRDefault="005D7F0D" w:rsidP="008E3EED">
            <w:pPr>
              <w:rPr>
                <w:i/>
                <w:iCs/>
                <w:sz w:val="20"/>
                <w:szCs w:val="20"/>
              </w:rPr>
            </w:pPr>
            <w:r w:rsidRPr="00F907DA">
              <w:rPr>
                <w:i/>
                <w:iCs/>
                <w:sz w:val="20"/>
                <w:szCs w:val="20"/>
              </w:rPr>
              <w:t>cdgC::apr</w:t>
            </w:r>
            <w:r w:rsidRPr="00F907DA">
              <w:rPr>
                <w:iCs/>
                <w:sz w:val="20"/>
                <w:szCs w:val="20"/>
              </w:rPr>
              <w:t xml:space="preserve"> </w:t>
            </w:r>
            <w:r w:rsidRPr="00F907DA">
              <w:rPr>
                <w:i/>
                <w:sz w:val="20"/>
                <w:szCs w:val="20"/>
              </w:rPr>
              <w:t>attB</w:t>
            </w:r>
            <w:r w:rsidRPr="00F907DA">
              <w:rPr>
                <w:rStyle w:val="s1"/>
                <w:sz w:val="20"/>
                <w:szCs w:val="20"/>
                <w:vertAlign w:val="subscript"/>
              </w:rPr>
              <w:t>ΦBT1</w:t>
            </w:r>
            <w:r w:rsidRPr="00F907DA">
              <w:rPr>
                <w:sz w:val="20"/>
                <w:szCs w:val="20"/>
              </w:rPr>
              <w:t>::</w:t>
            </w:r>
            <w:r w:rsidRPr="00F907DA">
              <w:rPr>
                <w:iCs/>
                <w:sz w:val="20"/>
                <w:szCs w:val="20"/>
              </w:rPr>
              <w:t>pMS82; Apr</w:t>
            </w:r>
            <w:r w:rsidRPr="00F907DA">
              <w:rPr>
                <w:iCs/>
                <w:sz w:val="20"/>
                <w:szCs w:val="20"/>
                <w:vertAlign w:val="superscript"/>
              </w:rPr>
              <w:t>R</w:t>
            </w:r>
            <w:r w:rsidRPr="00F907DA">
              <w:rPr>
                <w:iCs/>
                <w:sz w:val="20"/>
                <w:szCs w:val="20"/>
              </w:rPr>
              <w:t>, Hyg</w:t>
            </w:r>
            <w:r w:rsidRPr="00F907DA">
              <w:rPr>
                <w:iCs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0602E6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30331EC0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1CEB000" w14:textId="77777777" w:rsidR="005D7F0D" w:rsidRPr="00F907DA" w:rsidRDefault="005D7F0D" w:rsidP="008E3EED">
            <w:pPr>
              <w:pStyle w:val="p1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F907DA">
              <w:rPr>
                <w:rFonts w:ascii="Times New Roman" w:hAnsi="Times New Roman"/>
                <w:sz w:val="20"/>
                <w:szCs w:val="20"/>
              </w:rPr>
              <w:t>SVABK-4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142D155" w14:textId="77777777" w:rsidR="005D7F0D" w:rsidRPr="00F907DA" w:rsidRDefault="005D7F0D" w:rsidP="008E3EED">
            <w:pPr>
              <w:rPr>
                <w:iCs/>
                <w:sz w:val="20"/>
                <w:szCs w:val="20"/>
              </w:rPr>
            </w:pPr>
            <w:r w:rsidRPr="00F907DA">
              <w:rPr>
                <w:i/>
                <w:iCs/>
                <w:sz w:val="20"/>
                <w:szCs w:val="20"/>
              </w:rPr>
              <w:t>cdgC::apr</w:t>
            </w:r>
            <w:r w:rsidRPr="00F907DA">
              <w:rPr>
                <w:iCs/>
                <w:sz w:val="20"/>
                <w:szCs w:val="20"/>
              </w:rPr>
              <w:t xml:space="preserve"> </w:t>
            </w:r>
            <w:r w:rsidRPr="00F907DA">
              <w:rPr>
                <w:i/>
                <w:sz w:val="20"/>
                <w:szCs w:val="20"/>
              </w:rPr>
              <w:t xml:space="preserve"> attB</w:t>
            </w:r>
            <w:r w:rsidRPr="00F907DA">
              <w:rPr>
                <w:rStyle w:val="s1"/>
                <w:sz w:val="20"/>
                <w:szCs w:val="20"/>
                <w:vertAlign w:val="subscript"/>
              </w:rPr>
              <w:t>ΦBT1</w:t>
            </w:r>
            <w:r w:rsidRPr="00F907DA">
              <w:rPr>
                <w:sz w:val="20"/>
                <w:szCs w:val="20"/>
              </w:rPr>
              <w:t>::</w:t>
            </w:r>
            <w:r w:rsidRPr="00F907DA">
              <w:rPr>
                <w:iCs/>
                <w:sz w:val="20"/>
                <w:szCs w:val="20"/>
              </w:rPr>
              <w:t>pIJ10257-</w:t>
            </w:r>
            <w:r w:rsidRPr="00F907DA">
              <w:rPr>
                <w:i/>
                <w:iCs/>
                <w:sz w:val="20"/>
                <w:szCs w:val="20"/>
              </w:rPr>
              <w:t>cdgB</w:t>
            </w:r>
            <w:r w:rsidRPr="00F907DA">
              <w:rPr>
                <w:iCs/>
                <w:sz w:val="20"/>
                <w:szCs w:val="20"/>
              </w:rPr>
              <w:t>; Apr</w:t>
            </w:r>
            <w:r w:rsidRPr="00F907DA">
              <w:rPr>
                <w:iCs/>
                <w:sz w:val="20"/>
                <w:szCs w:val="20"/>
                <w:vertAlign w:val="superscript"/>
              </w:rPr>
              <w:t>R</w:t>
            </w:r>
            <w:r w:rsidRPr="00F907DA">
              <w:rPr>
                <w:iCs/>
                <w:sz w:val="20"/>
                <w:szCs w:val="20"/>
              </w:rPr>
              <w:t>, Hyg</w:t>
            </w:r>
            <w:r w:rsidRPr="00F907DA">
              <w:rPr>
                <w:iCs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6581D8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0771CDE5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42F7927" w14:textId="77777777" w:rsidR="005D7F0D" w:rsidRPr="00F907DA" w:rsidRDefault="005D7F0D" w:rsidP="008E3EED">
            <w:pPr>
              <w:pStyle w:val="p1"/>
              <w:rPr>
                <w:rFonts w:ascii="Times New Roman" w:hAnsi="Times New Roman"/>
                <w:sz w:val="20"/>
                <w:szCs w:val="20"/>
              </w:rPr>
            </w:pPr>
            <w:r w:rsidRPr="00F907DA">
              <w:rPr>
                <w:rFonts w:ascii="Times New Roman" w:hAnsi="Times New Roman"/>
                <w:sz w:val="20"/>
                <w:szCs w:val="20"/>
              </w:rPr>
              <w:t>SVNT30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C4798FF" w14:textId="77777777" w:rsidR="005D7F0D" w:rsidRPr="00881D51" w:rsidRDefault="005D7F0D" w:rsidP="008E3EED">
            <w:pPr>
              <w:tabs>
                <w:tab w:val="left" w:pos="1538"/>
              </w:tabs>
              <w:rPr>
                <w:i/>
                <w:iCs/>
                <w:sz w:val="20"/>
                <w:szCs w:val="20"/>
                <w:lang w:val="de-DE"/>
              </w:rPr>
            </w:pPr>
            <w:r w:rsidRPr="00881D51">
              <w:rPr>
                <w:i/>
                <w:iCs/>
                <w:sz w:val="20"/>
                <w:szCs w:val="20"/>
                <w:lang w:val="de-DE"/>
              </w:rPr>
              <w:t>cdgA::apr; attB</w:t>
            </w:r>
            <w:r w:rsidRPr="00F907DA">
              <w:rPr>
                <w:iCs/>
                <w:sz w:val="20"/>
                <w:szCs w:val="20"/>
                <w:vertAlign w:val="subscript"/>
              </w:rPr>
              <w:t>Φ</w:t>
            </w:r>
            <w:r w:rsidRPr="00881D51">
              <w:rPr>
                <w:iCs/>
                <w:sz w:val="20"/>
                <w:szCs w:val="20"/>
                <w:vertAlign w:val="subscript"/>
                <w:lang w:val="de-DE"/>
              </w:rPr>
              <w:t>BT1</w:t>
            </w:r>
            <w:r w:rsidRPr="00881D51">
              <w:rPr>
                <w:i/>
                <w:iCs/>
                <w:sz w:val="20"/>
                <w:szCs w:val="20"/>
                <w:lang w:val="de-DE"/>
              </w:rPr>
              <w:t>::</w:t>
            </w:r>
            <w:r w:rsidRPr="00881D51">
              <w:rPr>
                <w:iCs/>
                <w:sz w:val="20"/>
                <w:szCs w:val="20"/>
                <w:lang w:val="de-DE"/>
              </w:rPr>
              <w:t>p3xFLAG</w:t>
            </w:r>
            <w:r w:rsidRPr="00881D51">
              <w:rPr>
                <w:i/>
                <w:iCs/>
                <w:sz w:val="20"/>
                <w:szCs w:val="20"/>
                <w:lang w:val="de-DE"/>
              </w:rPr>
              <w:t>-cdgA</w:t>
            </w:r>
            <w:r w:rsidRPr="00881D51">
              <w:rPr>
                <w:iCs/>
                <w:sz w:val="20"/>
                <w:szCs w:val="20"/>
                <w:lang w:val="de-DE"/>
              </w:rPr>
              <w:t>; Apr</w:t>
            </w:r>
            <w:r w:rsidRPr="00881D51">
              <w:rPr>
                <w:iCs/>
                <w:sz w:val="20"/>
                <w:szCs w:val="20"/>
                <w:vertAlign w:val="superscript"/>
                <w:lang w:val="de-DE"/>
              </w:rPr>
              <w:t>R</w:t>
            </w:r>
            <w:r w:rsidRPr="00881D51">
              <w:rPr>
                <w:iCs/>
                <w:sz w:val="20"/>
                <w:szCs w:val="20"/>
                <w:lang w:val="de-DE"/>
              </w:rPr>
              <w:t>, Hyg</w:t>
            </w:r>
            <w:r w:rsidRPr="00881D51">
              <w:rPr>
                <w:iCs/>
                <w:sz w:val="20"/>
                <w:szCs w:val="20"/>
                <w:vertAlign w:val="superscript"/>
                <w:lang w:val="de-DE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1C54196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4B0E25C7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3F478BA" w14:textId="77777777" w:rsidR="005D7F0D" w:rsidRPr="00F907DA" w:rsidRDefault="005D7F0D" w:rsidP="008E3EED">
            <w:pPr>
              <w:pStyle w:val="p1"/>
              <w:rPr>
                <w:rFonts w:ascii="Times New Roman" w:hAnsi="Times New Roman"/>
                <w:sz w:val="20"/>
                <w:szCs w:val="20"/>
              </w:rPr>
            </w:pPr>
            <w:r w:rsidRPr="00F907DA">
              <w:rPr>
                <w:rFonts w:ascii="Times New Roman" w:hAnsi="Times New Roman"/>
                <w:sz w:val="20"/>
                <w:szCs w:val="20"/>
              </w:rPr>
              <w:t>SVNT31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C83A52" w14:textId="77777777" w:rsidR="005D7F0D" w:rsidRPr="00881D51" w:rsidRDefault="005D7F0D" w:rsidP="008E3EED">
            <w:pPr>
              <w:rPr>
                <w:i/>
                <w:iCs/>
                <w:sz w:val="20"/>
                <w:szCs w:val="20"/>
                <w:lang w:val="de-DE"/>
              </w:rPr>
            </w:pPr>
            <w:r w:rsidRPr="00881D51">
              <w:rPr>
                <w:i/>
                <w:iCs/>
                <w:sz w:val="20"/>
                <w:szCs w:val="20"/>
                <w:lang w:val="de-DE"/>
              </w:rPr>
              <w:t>rmdA::apr; attB</w:t>
            </w:r>
            <w:r w:rsidRPr="00F907DA">
              <w:rPr>
                <w:iCs/>
                <w:sz w:val="20"/>
                <w:szCs w:val="20"/>
                <w:vertAlign w:val="subscript"/>
              </w:rPr>
              <w:t>Φ</w:t>
            </w:r>
            <w:r w:rsidRPr="00881D51">
              <w:rPr>
                <w:iCs/>
                <w:sz w:val="20"/>
                <w:szCs w:val="20"/>
                <w:vertAlign w:val="subscript"/>
                <w:lang w:val="de-DE"/>
              </w:rPr>
              <w:t>BT1</w:t>
            </w:r>
            <w:r w:rsidRPr="00881D51">
              <w:rPr>
                <w:i/>
                <w:iCs/>
                <w:sz w:val="20"/>
                <w:szCs w:val="20"/>
                <w:lang w:val="de-DE"/>
              </w:rPr>
              <w:t>::</w:t>
            </w:r>
            <w:r w:rsidRPr="00881D51">
              <w:rPr>
                <w:iCs/>
                <w:sz w:val="20"/>
                <w:szCs w:val="20"/>
                <w:lang w:val="de-DE"/>
              </w:rPr>
              <w:t>p3xFLAG</w:t>
            </w:r>
            <w:r w:rsidRPr="00881D51">
              <w:rPr>
                <w:i/>
                <w:iCs/>
                <w:sz w:val="20"/>
                <w:szCs w:val="20"/>
                <w:lang w:val="de-DE"/>
              </w:rPr>
              <w:t>-rmdA</w:t>
            </w:r>
            <w:r w:rsidRPr="00881D51">
              <w:rPr>
                <w:iCs/>
                <w:sz w:val="20"/>
                <w:szCs w:val="20"/>
                <w:lang w:val="de-DE"/>
              </w:rPr>
              <w:t>; Apr</w:t>
            </w:r>
            <w:r w:rsidRPr="00881D51">
              <w:rPr>
                <w:iCs/>
                <w:sz w:val="20"/>
                <w:szCs w:val="20"/>
                <w:vertAlign w:val="superscript"/>
                <w:lang w:val="de-DE"/>
              </w:rPr>
              <w:t>R</w:t>
            </w:r>
            <w:r w:rsidRPr="00881D51">
              <w:rPr>
                <w:iCs/>
                <w:sz w:val="20"/>
                <w:szCs w:val="20"/>
                <w:lang w:val="de-DE"/>
              </w:rPr>
              <w:t>, Hyg</w:t>
            </w:r>
            <w:r w:rsidRPr="00881D51">
              <w:rPr>
                <w:iCs/>
                <w:sz w:val="20"/>
                <w:szCs w:val="20"/>
                <w:vertAlign w:val="superscript"/>
                <w:lang w:val="de-DE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7246AC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651E77B2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8CC0F58" w14:textId="77777777" w:rsidR="005D7F0D" w:rsidRPr="00F907DA" w:rsidRDefault="005D7F0D" w:rsidP="008E3EED">
            <w:pPr>
              <w:pStyle w:val="p1"/>
              <w:rPr>
                <w:rFonts w:ascii="Times New Roman" w:hAnsi="Times New Roman"/>
                <w:sz w:val="20"/>
                <w:szCs w:val="20"/>
              </w:rPr>
            </w:pPr>
            <w:r w:rsidRPr="00F907DA">
              <w:rPr>
                <w:rFonts w:ascii="Times New Roman" w:eastAsia="Times New Roman" w:hAnsi="Times New Roman"/>
                <w:sz w:val="20"/>
                <w:szCs w:val="20"/>
              </w:rPr>
              <w:lastRenderedPageBreak/>
              <w:t>SVNT34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7758AD2" w14:textId="77777777" w:rsidR="005D7F0D" w:rsidRPr="00881D51" w:rsidRDefault="005D7F0D" w:rsidP="008E3EED">
            <w:pPr>
              <w:rPr>
                <w:i/>
                <w:iCs/>
                <w:sz w:val="20"/>
                <w:szCs w:val="20"/>
                <w:lang w:val="de-DE"/>
              </w:rPr>
            </w:pPr>
            <w:r w:rsidRPr="00881D51">
              <w:rPr>
                <w:i/>
                <w:iCs/>
                <w:sz w:val="20"/>
                <w:szCs w:val="20"/>
                <w:lang w:val="de-DE"/>
              </w:rPr>
              <w:t>hdgA::apr; attB</w:t>
            </w:r>
            <w:r w:rsidRPr="00F907DA">
              <w:rPr>
                <w:iCs/>
                <w:sz w:val="20"/>
                <w:szCs w:val="20"/>
                <w:vertAlign w:val="subscript"/>
              </w:rPr>
              <w:t>Φ</w:t>
            </w:r>
            <w:r w:rsidRPr="00881D51">
              <w:rPr>
                <w:iCs/>
                <w:sz w:val="20"/>
                <w:szCs w:val="20"/>
                <w:vertAlign w:val="subscript"/>
                <w:lang w:val="de-DE"/>
              </w:rPr>
              <w:t>BT1</w:t>
            </w:r>
            <w:r w:rsidRPr="00881D51">
              <w:rPr>
                <w:i/>
                <w:iCs/>
                <w:sz w:val="20"/>
                <w:szCs w:val="20"/>
                <w:lang w:val="de-DE"/>
              </w:rPr>
              <w:t>::</w:t>
            </w:r>
            <w:r w:rsidRPr="00881D51">
              <w:rPr>
                <w:iCs/>
                <w:sz w:val="20"/>
                <w:szCs w:val="20"/>
                <w:lang w:val="de-DE"/>
              </w:rPr>
              <w:t>p3xFLAG</w:t>
            </w:r>
            <w:r w:rsidRPr="00881D51">
              <w:rPr>
                <w:i/>
                <w:iCs/>
                <w:sz w:val="20"/>
                <w:szCs w:val="20"/>
                <w:lang w:val="de-DE"/>
              </w:rPr>
              <w:t>-hdgA</w:t>
            </w:r>
            <w:r w:rsidRPr="00881D51">
              <w:rPr>
                <w:iCs/>
                <w:sz w:val="20"/>
                <w:szCs w:val="20"/>
                <w:lang w:val="de-DE"/>
              </w:rPr>
              <w:t>; Apr</w:t>
            </w:r>
            <w:r w:rsidRPr="00881D51">
              <w:rPr>
                <w:iCs/>
                <w:sz w:val="20"/>
                <w:szCs w:val="20"/>
                <w:vertAlign w:val="superscript"/>
                <w:lang w:val="de-DE"/>
              </w:rPr>
              <w:t>R</w:t>
            </w:r>
            <w:r w:rsidRPr="00881D51">
              <w:rPr>
                <w:iCs/>
                <w:sz w:val="20"/>
                <w:szCs w:val="20"/>
                <w:lang w:val="de-DE"/>
              </w:rPr>
              <w:t>, Hyg</w:t>
            </w:r>
            <w:r w:rsidRPr="00881D51">
              <w:rPr>
                <w:iCs/>
                <w:sz w:val="20"/>
                <w:szCs w:val="20"/>
                <w:vertAlign w:val="superscript"/>
                <w:lang w:val="de-DE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35B6AD7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60344B28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CE2CD57" w14:textId="77777777" w:rsidR="005D7F0D" w:rsidRPr="00F907DA" w:rsidRDefault="005D7F0D" w:rsidP="008E3EED">
            <w:pPr>
              <w:pStyle w:val="p1"/>
              <w:rPr>
                <w:rFonts w:ascii="Times New Roman" w:hAnsi="Times New Roman"/>
                <w:sz w:val="20"/>
                <w:szCs w:val="20"/>
              </w:rPr>
            </w:pPr>
            <w:r w:rsidRPr="00F907DA">
              <w:rPr>
                <w:rFonts w:ascii="Times New Roman" w:eastAsia="Times New Roman" w:hAnsi="Times New Roman"/>
                <w:sz w:val="20"/>
                <w:szCs w:val="20"/>
              </w:rPr>
              <w:t>SVNT35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3EC6F1B" w14:textId="77777777" w:rsidR="005D7F0D" w:rsidRPr="00881D51" w:rsidRDefault="005D7F0D" w:rsidP="008E3EED">
            <w:pPr>
              <w:rPr>
                <w:i/>
                <w:iCs/>
                <w:sz w:val="20"/>
                <w:szCs w:val="20"/>
                <w:lang w:val="de-DE"/>
              </w:rPr>
            </w:pPr>
            <w:r w:rsidRPr="00881D51">
              <w:rPr>
                <w:i/>
                <w:iCs/>
                <w:sz w:val="20"/>
                <w:szCs w:val="20"/>
                <w:lang w:val="de-DE"/>
              </w:rPr>
              <w:t>hdgB::apr; attB</w:t>
            </w:r>
            <w:r w:rsidRPr="00F907DA">
              <w:rPr>
                <w:iCs/>
                <w:sz w:val="20"/>
                <w:szCs w:val="20"/>
                <w:vertAlign w:val="subscript"/>
              </w:rPr>
              <w:t>Φ</w:t>
            </w:r>
            <w:r w:rsidRPr="00881D51">
              <w:rPr>
                <w:iCs/>
                <w:sz w:val="20"/>
                <w:szCs w:val="20"/>
                <w:vertAlign w:val="subscript"/>
                <w:lang w:val="de-DE"/>
              </w:rPr>
              <w:t>BT1</w:t>
            </w:r>
            <w:r w:rsidRPr="00881D51">
              <w:rPr>
                <w:i/>
                <w:iCs/>
                <w:sz w:val="20"/>
                <w:szCs w:val="20"/>
                <w:lang w:val="de-DE"/>
              </w:rPr>
              <w:t>::</w:t>
            </w:r>
            <w:r w:rsidRPr="00881D51">
              <w:rPr>
                <w:iCs/>
                <w:sz w:val="20"/>
                <w:szCs w:val="20"/>
                <w:lang w:val="de-DE"/>
              </w:rPr>
              <w:t>p3xFLAG</w:t>
            </w:r>
            <w:r w:rsidRPr="00881D51">
              <w:rPr>
                <w:i/>
                <w:iCs/>
                <w:sz w:val="20"/>
                <w:szCs w:val="20"/>
                <w:lang w:val="de-DE"/>
              </w:rPr>
              <w:t>-hdgB</w:t>
            </w:r>
            <w:r w:rsidRPr="00881D51">
              <w:rPr>
                <w:iCs/>
                <w:sz w:val="20"/>
                <w:szCs w:val="20"/>
                <w:lang w:val="de-DE"/>
              </w:rPr>
              <w:t>; Apr</w:t>
            </w:r>
            <w:r w:rsidRPr="00881D51">
              <w:rPr>
                <w:iCs/>
                <w:sz w:val="20"/>
                <w:szCs w:val="20"/>
                <w:vertAlign w:val="superscript"/>
                <w:lang w:val="de-DE"/>
              </w:rPr>
              <w:t>R</w:t>
            </w:r>
            <w:r w:rsidRPr="00881D51">
              <w:rPr>
                <w:iCs/>
                <w:sz w:val="20"/>
                <w:szCs w:val="20"/>
                <w:lang w:val="de-DE"/>
              </w:rPr>
              <w:t>, Hyg</w:t>
            </w:r>
            <w:r w:rsidRPr="00881D51">
              <w:rPr>
                <w:iCs/>
                <w:sz w:val="20"/>
                <w:szCs w:val="20"/>
                <w:vertAlign w:val="superscript"/>
                <w:lang w:val="de-DE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06F12E3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2F6D95D7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341C51" w14:textId="77777777" w:rsidR="005D7F0D" w:rsidRPr="00F907DA" w:rsidRDefault="005D7F0D" w:rsidP="008E3EED">
            <w:pPr>
              <w:pStyle w:val="p1"/>
              <w:rPr>
                <w:rFonts w:ascii="Times New Roman" w:hAnsi="Times New Roman"/>
                <w:sz w:val="20"/>
                <w:szCs w:val="20"/>
              </w:rPr>
            </w:pPr>
            <w:r w:rsidRPr="00F907DA">
              <w:rPr>
                <w:rFonts w:ascii="Times New Roman" w:eastAsia="Times New Roman" w:hAnsi="Times New Roman"/>
                <w:sz w:val="20"/>
                <w:szCs w:val="20"/>
              </w:rPr>
              <w:t>SVNT36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2F20A6" w14:textId="77777777" w:rsidR="005D7F0D" w:rsidRPr="00881D51" w:rsidRDefault="005D7F0D" w:rsidP="008E3EED">
            <w:pPr>
              <w:rPr>
                <w:i/>
                <w:iCs/>
                <w:sz w:val="20"/>
                <w:szCs w:val="20"/>
                <w:lang w:val="de-DE"/>
              </w:rPr>
            </w:pPr>
            <w:r w:rsidRPr="00881D51">
              <w:rPr>
                <w:i/>
                <w:iCs/>
                <w:sz w:val="20"/>
                <w:szCs w:val="20"/>
                <w:lang w:val="de-DE"/>
              </w:rPr>
              <w:t>cdgF::apr; attB</w:t>
            </w:r>
            <w:r w:rsidRPr="00F907DA">
              <w:rPr>
                <w:iCs/>
                <w:sz w:val="20"/>
                <w:szCs w:val="20"/>
                <w:vertAlign w:val="subscript"/>
              </w:rPr>
              <w:t>Φ</w:t>
            </w:r>
            <w:r w:rsidRPr="00881D51">
              <w:rPr>
                <w:iCs/>
                <w:sz w:val="20"/>
                <w:szCs w:val="20"/>
                <w:vertAlign w:val="subscript"/>
                <w:lang w:val="de-DE"/>
              </w:rPr>
              <w:t>BT1</w:t>
            </w:r>
            <w:r w:rsidRPr="00881D51">
              <w:rPr>
                <w:i/>
                <w:iCs/>
                <w:sz w:val="20"/>
                <w:szCs w:val="20"/>
                <w:lang w:val="de-DE"/>
              </w:rPr>
              <w:t>::</w:t>
            </w:r>
            <w:r w:rsidRPr="00881D51">
              <w:rPr>
                <w:iCs/>
                <w:sz w:val="20"/>
                <w:szCs w:val="20"/>
                <w:lang w:val="de-DE"/>
              </w:rPr>
              <w:t>p3xFLAG</w:t>
            </w:r>
            <w:r w:rsidRPr="00881D51">
              <w:rPr>
                <w:i/>
                <w:iCs/>
                <w:sz w:val="20"/>
                <w:szCs w:val="20"/>
                <w:lang w:val="de-DE"/>
              </w:rPr>
              <w:t>-cdgF</w:t>
            </w:r>
            <w:r w:rsidRPr="00881D51">
              <w:rPr>
                <w:iCs/>
                <w:sz w:val="20"/>
                <w:szCs w:val="20"/>
                <w:lang w:val="de-DE"/>
              </w:rPr>
              <w:t>; Apr</w:t>
            </w:r>
            <w:r w:rsidRPr="00881D51">
              <w:rPr>
                <w:iCs/>
                <w:sz w:val="20"/>
                <w:szCs w:val="20"/>
                <w:vertAlign w:val="superscript"/>
                <w:lang w:val="de-DE"/>
              </w:rPr>
              <w:t>R</w:t>
            </w:r>
            <w:r w:rsidRPr="00881D51">
              <w:rPr>
                <w:iCs/>
                <w:sz w:val="20"/>
                <w:szCs w:val="20"/>
                <w:lang w:val="de-DE"/>
              </w:rPr>
              <w:t>, Hyg</w:t>
            </w:r>
            <w:r w:rsidRPr="00881D51">
              <w:rPr>
                <w:iCs/>
                <w:sz w:val="20"/>
                <w:szCs w:val="20"/>
                <w:vertAlign w:val="superscript"/>
                <w:lang w:val="de-DE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04563F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56F6FE33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1A229D" w14:textId="77777777" w:rsidR="005D7F0D" w:rsidRPr="00F907DA" w:rsidRDefault="005D7F0D" w:rsidP="008E3EED">
            <w:pPr>
              <w:pStyle w:val="p1"/>
              <w:rPr>
                <w:rFonts w:ascii="Times New Roman" w:hAnsi="Times New Roman"/>
                <w:sz w:val="20"/>
                <w:szCs w:val="20"/>
              </w:rPr>
            </w:pPr>
            <w:r w:rsidRPr="00F907DA">
              <w:rPr>
                <w:rFonts w:ascii="Times New Roman" w:eastAsia="Times New Roman" w:hAnsi="Times New Roman"/>
                <w:sz w:val="20"/>
                <w:szCs w:val="20"/>
              </w:rPr>
              <w:t>SVNT37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7AE9BC7" w14:textId="77777777" w:rsidR="005D7F0D" w:rsidRPr="00881D51" w:rsidRDefault="005D7F0D" w:rsidP="008E3EED">
            <w:pPr>
              <w:rPr>
                <w:i/>
                <w:iCs/>
                <w:sz w:val="20"/>
                <w:szCs w:val="20"/>
                <w:lang w:val="de-DE"/>
              </w:rPr>
            </w:pPr>
            <w:r w:rsidRPr="00881D51">
              <w:rPr>
                <w:i/>
                <w:iCs/>
                <w:sz w:val="20"/>
                <w:szCs w:val="20"/>
                <w:lang w:val="de-DE"/>
              </w:rPr>
              <w:t>cdgE::apr; attB</w:t>
            </w:r>
            <w:r w:rsidRPr="00F907DA">
              <w:rPr>
                <w:iCs/>
                <w:sz w:val="20"/>
                <w:szCs w:val="20"/>
                <w:vertAlign w:val="subscript"/>
              </w:rPr>
              <w:t>Φ</w:t>
            </w:r>
            <w:r w:rsidRPr="00881D51">
              <w:rPr>
                <w:iCs/>
                <w:sz w:val="20"/>
                <w:szCs w:val="20"/>
                <w:vertAlign w:val="subscript"/>
                <w:lang w:val="de-DE"/>
              </w:rPr>
              <w:t>BT1</w:t>
            </w:r>
            <w:r w:rsidRPr="00881D51">
              <w:rPr>
                <w:i/>
                <w:iCs/>
                <w:sz w:val="20"/>
                <w:szCs w:val="20"/>
                <w:lang w:val="de-DE"/>
              </w:rPr>
              <w:t>::</w:t>
            </w:r>
            <w:r w:rsidRPr="00881D51">
              <w:rPr>
                <w:iCs/>
                <w:sz w:val="20"/>
                <w:szCs w:val="20"/>
                <w:lang w:val="de-DE"/>
              </w:rPr>
              <w:t>p3xFLAG</w:t>
            </w:r>
            <w:r w:rsidRPr="00881D51">
              <w:rPr>
                <w:i/>
                <w:iCs/>
                <w:sz w:val="20"/>
                <w:szCs w:val="20"/>
                <w:lang w:val="de-DE"/>
              </w:rPr>
              <w:t>-cdgE</w:t>
            </w:r>
            <w:r w:rsidRPr="00881D51">
              <w:rPr>
                <w:iCs/>
                <w:sz w:val="20"/>
                <w:szCs w:val="20"/>
                <w:lang w:val="de-DE"/>
              </w:rPr>
              <w:t>; Apr</w:t>
            </w:r>
            <w:r w:rsidRPr="00881D51">
              <w:rPr>
                <w:iCs/>
                <w:sz w:val="20"/>
                <w:szCs w:val="20"/>
                <w:vertAlign w:val="superscript"/>
                <w:lang w:val="de-DE"/>
              </w:rPr>
              <w:t>R</w:t>
            </w:r>
            <w:r w:rsidRPr="00881D51">
              <w:rPr>
                <w:iCs/>
                <w:sz w:val="20"/>
                <w:szCs w:val="20"/>
                <w:lang w:val="de-DE"/>
              </w:rPr>
              <w:t>, Hyg</w:t>
            </w:r>
            <w:r w:rsidRPr="00881D51">
              <w:rPr>
                <w:iCs/>
                <w:sz w:val="20"/>
                <w:szCs w:val="20"/>
                <w:vertAlign w:val="superscript"/>
                <w:lang w:val="de-DE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09B0AB9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522BE8A9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C82BDB3" w14:textId="77777777" w:rsidR="005D7F0D" w:rsidRPr="00F907DA" w:rsidRDefault="005D7F0D" w:rsidP="008E3EED">
            <w:pPr>
              <w:pStyle w:val="p1"/>
              <w:rPr>
                <w:rFonts w:ascii="Times New Roman" w:hAnsi="Times New Roman"/>
                <w:sz w:val="20"/>
                <w:szCs w:val="20"/>
              </w:rPr>
            </w:pPr>
            <w:r w:rsidRPr="00F907DA">
              <w:rPr>
                <w:rFonts w:ascii="Times New Roman" w:eastAsia="Times New Roman" w:hAnsi="Times New Roman"/>
                <w:sz w:val="20"/>
                <w:szCs w:val="20"/>
              </w:rPr>
              <w:t>SVNT38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B452CC" w14:textId="77777777" w:rsidR="005D7F0D" w:rsidRPr="00881D51" w:rsidRDefault="005D7F0D" w:rsidP="008E3EED">
            <w:pPr>
              <w:rPr>
                <w:i/>
                <w:iCs/>
                <w:sz w:val="20"/>
                <w:szCs w:val="20"/>
                <w:lang w:val="de-DE"/>
              </w:rPr>
            </w:pPr>
            <w:r w:rsidRPr="00881D51">
              <w:rPr>
                <w:i/>
                <w:iCs/>
                <w:sz w:val="20"/>
                <w:szCs w:val="20"/>
                <w:lang w:val="de-DE"/>
              </w:rPr>
              <w:t>cdgD::apr; attB</w:t>
            </w:r>
            <w:r w:rsidRPr="00F907DA">
              <w:rPr>
                <w:iCs/>
                <w:sz w:val="20"/>
                <w:szCs w:val="20"/>
                <w:vertAlign w:val="subscript"/>
              </w:rPr>
              <w:t>Φ</w:t>
            </w:r>
            <w:r w:rsidRPr="00881D51">
              <w:rPr>
                <w:iCs/>
                <w:sz w:val="20"/>
                <w:szCs w:val="20"/>
                <w:vertAlign w:val="subscript"/>
                <w:lang w:val="de-DE"/>
              </w:rPr>
              <w:t>BT1</w:t>
            </w:r>
            <w:r w:rsidRPr="00881D51">
              <w:rPr>
                <w:i/>
                <w:iCs/>
                <w:sz w:val="20"/>
                <w:szCs w:val="20"/>
                <w:lang w:val="de-DE"/>
              </w:rPr>
              <w:t>::</w:t>
            </w:r>
            <w:r w:rsidRPr="00881D51">
              <w:rPr>
                <w:iCs/>
                <w:sz w:val="20"/>
                <w:szCs w:val="20"/>
                <w:lang w:val="de-DE"/>
              </w:rPr>
              <w:t>p3xFLAG</w:t>
            </w:r>
            <w:r w:rsidRPr="00881D51">
              <w:rPr>
                <w:i/>
                <w:iCs/>
                <w:sz w:val="20"/>
                <w:szCs w:val="20"/>
                <w:lang w:val="de-DE"/>
              </w:rPr>
              <w:t>-cdgD</w:t>
            </w:r>
            <w:r w:rsidRPr="00881D51">
              <w:rPr>
                <w:iCs/>
                <w:sz w:val="20"/>
                <w:szCs w:val="20"/>
                <w:lang w:val="de-DE"/>
              </w:rPr>
              <w:t>; Apr</w:t>
            </w:r>
            <w:r w:rsidRPr="00881D51">
              <w:rPr>
                <w:iCs/>
                <w:sz w:val="20"/>
                <w:szCs w:val="20"/>
                <w:vertAlign w:val="superscript"/>
                <w:lang w:val="de-DE"/>
              </w:rPr>
              <w:t>R</w:t>
            </w:r>
            <w:r w:rsidRPr="00881D51">
              <w:rPr>
                <w:iCs/>
                <w:sz w:val="20"/>
                <w:szCs w:val="20"/>
                <w:lang w:val="de-DE"/>
              </w:rPr>
              <w:t>, Hyg</w:t>
            </w:r>
            <w:r w:rsidRPr="00881D51">
              <w:rPr>
                <w:iCs/>
                <w:sz w:val="20"/>
                <w:szCs w:val="20"/>
                <w:vertAlign w:val="superscript"/>
                <w:lang w:val="de-DE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D91CA0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7F3CC455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89809F" w14:textId="77777777" w:rsidR="005D7F0D" w:rsidRPr="00F907DA" w:rsidRDefault="005D7F0D" w:rsidP="008E3EED">
            <w:pPr>
              <w:pStyle w:val="p1"/>
              <w:rPr>
                <w:rFonts w:ascii="Times New Roman" w:hAnsi="Times New Roman"/>
                <w:sz w:val="20"/>
                <w:szCs w:val="20"/>
              </w:rPr>
            </w:pPr>
            <w:r w:rsidRPr="00F907DA">
              <w:rPr>
                <w:rFonts w:ascii="Times New Roman" w:eastAsia="Times New Roman" w:hAnsi="Times New Roman"/>
                <w:sz w:val="20"/>
                <w:szCs w:val="20"/>
              </w:rPr>
              <w:t>SVNT39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183CD0" w14:textId="77777777" w:rsidR="005D7F0D" w:rsidRPr="00881D51" w:rsidRDefault="005D7F0D" w:rsidP="008E3EED">
            <w:pPr>
              <w:rPr>
                <w:i/>
                <w:iCs/>
                <w:sz w:val="20"/>
                <w:szCs w:val="20"/>
                <w:lang w:val="de-DE"/>
              </w:rPr>
            </w:pPr>
            <w:r w:rsidRPr="00881D51">
              <w:rPr>
                <w:i/>
                <w:iCs/>
                <w:sz w:val="20"/>
                <w:szCs w:val="20"/>
                <w:lang w:val="de-DE"/>
              </w:rPr>
              <w:t>rmdB::apr; attB</w:t>
            </w:r>
            <w:r w:rsidRPr="00F907DA">
              <w:rPr>
                <w:iCs/>
                <w:sz w:val="20"/>
                <w:szCs w:val="20"/>
                <w:vertAlign w:val="subscript"/>
              </w:rPr>
              <w:t>Φ</w:t>
            </w:r>
            <w:r w:rsidRPr="00881D51">
              <w:rPr>
                <w:iCs/>
                <w:sz w:val="20"/>
                <w:szCs w:val="20"/>
                <w:vertAlign w:val="subscript"/>
                <w:lang w:val="de-DE"/>
              </w:rPr>
              <w:t>BT1</w:t>
            </w:r>
            <w:r w:rsidRPr="00881D51">
              <w:rPr>
                <w:i/>
                <w:iCs/>
                <w:sz w:val="20"/>
                <w:szCs w:val="20"/>
                <w:lang w:val="de-DE"/>
              </w:rPr>
              <w:t>::</w:t>
            </w:r>
            <w:r w:rsidRPr="00881D51">
              <w:rPr>
                <w:iCs/>
                <w:sz w:val="20"/>
                <w:szCs w:val="20"/>
                <w:lang w:val="de-DE"/>
              </w:rPr>
              <w:t>p3xFLAG</w:t>
            </w:r>
            <w:r w:rsidRPr="00881D51">
              <w:rPr>
                <w:i/>
                <w:iCs/>
                <w:sz w:val="20"/>
                <w:szCs w:val="20"/>
                <w:lang w:val="de-DE"/>
              </w:rPr>
              <w:t>-rmdB</w:t>
            </w:r>
            <w:r w:rsidRPr="00881D51">
              <w:rPr>
                <w:iCs/>
                <w:sz w:val="20"/>
                <w:szCs w:val="20"/>
                <w:lang w:val="de-DE"/>
              </w:rPr>
              <w:t>; Apr</w:t>
            </w:r>
            <w:r w:rsidRPr="00881D51">
              <w:rPr>
                <w:iCs/>
                <w:sz w:val="20"/>
                <w:szCs w:val="20"/>
                <w:vertAlign w:val="superscript"/>
                <w:lang w:val="de-DE"/>
              </w:rPr>
              <w:t>R</w:t>
            </w:r>
            <w:r w:rsidRPr="00881D51">
              <w:rPr>
                <w:iCs/>
                <w:sz w:val="20"/>
                <w:szCs w:val="20"/>
                <w:lang w:val="de-DE"/>
              </w:rPr>
              <w:t>, Hyg</w:t>
            </w:r>
            <w:r w:rsidRPr="00881D51">
              <w:rPr>
                <w:iCs/>
                <w:sz w:val="20"/>
                <w:szCs w:val="20"/>
                <w:vertAlign w:val="superscript"/>
                <w:lang w:val="de-DE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E1C483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07C5EB59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44DC8D" w14:textId="77777777" w:rsidR="005D7F0D" w:rsidRPr="00F907DA" w:rsidRDefault="005D7F0D" w:rsidP="008E3EED">
            <w:pPr>
              <w:pStyle w:val="p1"/>
              <w:rPr>
                <w:rFonts w:ascii="Times New Roman" w:hAnsi="Times New Roman"/>
                <w:sz w:val="20"/>
                <w:szCs w:val="20"/>
              </w:rPr>
            </w:pPr>
            <w:r w:rsidRPr="00F907DA">
              <w:rPr>
                <w:rFonts w:ascii="Times New Roman" w:eastAsia="Times New Roman" w:hAnsi="Times New Roman"/>
                <w:sz w:val="20"/>
                <w:szCs w:val="20"/>
              </w:rPr>
              <w:t>SVSL1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1CDE7D0" w14:textId="77777777" w:rsidR="005D7F0D" w:rsidRPr="00881D51" w:rsidRDefault="005D7F0D" w:rsidP="008E3EED">
            <w:pPr>
              <w:rPr>
                <w:i/>
                <w:iCs/>
                <w:sz w:val="20"/>
                <w:szCs w:val="20"/>
                <w:lang w:val="de-DE"/>
              </w:rPr>
            </w:pPr>
            <w:r w:rsidRPr="00881D51">
              <w:rPr>
                <w:i/>
                <w:iCs/>
                <w:sz w:val="20"/>
                <w:szCs w:val="20"/>
                <w:lang w:val="de-DE"/>
              </w:rPr>
              <w:t>cdgB::apr; attB</w:t>
            </w:r>
            <w:r w:rsidRPr="00F907DA">
              <w:rPr>
                <w:iCs/>
                <w:sz w:val="20"/>
                <w:szCs w:val="20"/>
                <w:vertAlign w:val="subscript"/>
              </w:rPr>
              <w:t>Φ</w:t>
            </w:r>
            <w:r w:rsidRPr="00881D51">
              <w:rPr>
                <w:iCs/>
                <w:sz w:val="20"/>
                <w:szCs w:val="20"/>
                <w:vertAlign w:val="subscript"/>
                <w:lang w:val="de-DE"/>
              </w:rPr>
              <w:t>BT1</w:t>
            </w:r>
            <w:r w:rsidRPr="00881D51">
              <w:rPr>
                <w:i/>
                <w:iCs/>
                <w:sz w:val="20"/>
                <w:szCs w:val="20"/>
                <w:lang w:val="de-DE"/>
              </w:rPr>
              <w:t>::</w:t>
            </w:r>
            <w:r w:rsidRPr="00881D51">
              <w:rPr>
                <w:iCs/>
                <w:sz w:val="20"/>
                <w:szCs w:val="20"/>
                <w:lang w:val="de-DE"/>
              </w:rPr>
              <w:t>p3xFLAG</w:t>
            </w:r>
            <w:r w:rsidRPr="00881D51">
              <w:rPr>
                <w:i/>
                <w:iCs/>
                <w:sz w:val="20"/>
                <w:szCs w:val="20"/>
                <w:lang w:val="de-DE"/>
              </w:rPr>
              <w:t>-cdgB</w:t>
            </w:r>
            <w:r w:rsidRPr="00881D51">
              <w:rPr>
                <w:iCs/>
                <w:sz w:val="20"/>
                <w:szCs w:val="20"/>
                <w:lang w:val="de-DE"/>
              </w:rPr>
              <w:t>; Apr</w:t>
            </w:r>
            <w:r w:rsidRPr="00881D51">
              <w:rPr>
                <w:iCs/>
                <w:sz w:val="20"/>
                <w:szCs w:val="20"/>
                <w:vertAlign w:val="superscript"/>
                <w:lang w:val="de-DE"/>
              </w:rPr>
              <w:t>R</w:t>
            </w:r>
            <w:r w:rsidRPr="00881D51">
              <w:rPr>
                <w:iCs/>
                <w:sz w:val="20"/>
                <w:szCs w:val="20"/>
                <w:lang w:val="de-DE"/>
              </w:rPr>
              <w:t>, Hyg</w:t>
            </w:r>
            <w:r w:rsidRPr="00881D51">
              <w:rPr>
                <w:iCs/>
                <w:sz w:val="20"/>
                <w:szCs w:val="20"/>
                <w:vertAlign w:val="superscript"/>
                <w:lang w:val="de-DE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342E132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7ECB1A59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EE260F1" w14:textId="77777777" w:rsidR="005D7F0D" w:rsidRPr="00F907DA" w:rsidRDefault="005D7F0D" w:rsidP="008E3EED">
            <w:pPr>
              <w:pStyle w:val="p1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F907DA">
              <w:rPr>
                <w:rFonts w:ascii="Times New Roman" w:eastAsia="Times New Roman" w:hAnsi="Times New Roman"/>
                <w:color w:val="000000" w:themeColor="text1"/>
                <w:sz w:val="20"/>
                <w:szCs w:val="20"/>
              </w:rPr>
              <w:t>SVSN6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DADCC73" w14:textId="77777777" w:rsidR="005D7F0D" w:rsidRPr="00881D51" w:rsidRDefault="005D7F0D" w:rsidP="008E3EED">
            <w:pPr>
              <w:rPr>
                <w:i/>
                <w:iCs/>
                <w:sz w:val="20"/>
                <w:szCs w:val="20"/>
                <w:lang w:val="de-DE"/>
              </w:rPr>
            </w:pPr>
            <w:r w:rsidRPr="00881D51">
              <w:rPr>
                <w:i/>
                <w:iCs/>
                <w:sz w:val="20"/>
                <w:szCs w:val="20"/>
                <w:lang w:val="de-DE"/>
              </w:rPr>
              <w:t>cdgC::apr; attB</w:t>
            </w:r>
            <w:r w:rsidRPr="00F907DA">
              <w:rPr>
                <w:iCs/>
                <w:sz w:val="20"/>
                <w:szCs w:val="20"/>
                <w:vertAlign w:val="subscript"/>
              </w:rPr>
              <w:t>Φ</w:t>
            </w:r>
            <w:r w:rsidRPr="00881D51">
              <w:rPr>
                <w:iCs/>
                <w:sz w:val="20"/>
                <w:szCs w:val="20"/>
                <w:vertAlign w:val="subscript"/>
                <w:lang w:val="de-DE"/>
              </w:rPr>
              <w:t>BT1</w:t>
            </w:r>
            <w:r w:rsidRPr="00881D51">
              <w:rPr>
                <w:i/>
                <w:iCs/>
                <w:sz w:val="20"/>
                <w:szCs w:val="20"/>
                <w:lang w:val="de-DE"/>
              </w:rPr>
              <w:t>::</w:t>
            </w:r>
            <w:r w:rsidRPr="00881D51">
              <w:rPr>
                <w:iCs/>
                <w:sz w:val="20"/>
                <w:szCs w:val="20"/>
                <w:lang w:val="de-DE"/>
              </w:rPr>
              <w:t>p3xFLAG</w:t>
            </w:r>
            <w:r w:rsidRPr="00881D51">
              <w:rPr>
                <w:i/>
                <w:iCs/>
                <w:sz w:val="20"/>
                <w:szCs w:val="20"/>
                <w:lang w:val="de-DE"/>
              </w:rPr>
              <w:t>-cdgC</w:t>
            </w:r>
            <w:r w:rsidRPr="00881D51">
              <w:rPr>
                <w:iCs/>
                <w:sz w:val="20"/>
                <w:szCs w:val="20"/>
                <w:lang w:val="de-DE"/>
              </w:rPr>
              <w:t>; Apr</w:t>
            </w:r>
            <w:r w:rsidRPr="00881D51">
              <w:rPr>
                <w:iCs/>
                <w:sz w:val="20"/>
                <w:szCs w:val="20"/>
                <w:vertAlign w:val="superscript"/>
                <w:lang w:val="de-DE"/>
              </w:rPr>
              <w:t>R</w:t>
            </w:r>
            <w:r w:rsidRPr="00881D51">
              <w:rPr>
                <w:iCs/>
                <w:sz w:val="20"/>
                <w:szCs w:val="20"/>
                <w:lang w:val="de-DE"/>
              </w:rPr>
              <w:t>, Hyg</w:t>
            </w:r>
            <w:r w:rsidRPr="00881D51">
              <w:rPr>
                <w:iCs/>
                <w:sz w:val="20"/>
                <w:szCs w:val="20"/>
                <w:vertAlign w:val="superscript"/>
                <w:lang w:val="de-DE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893BE1" w14:textId="77777777" w:rsidR="005D7F0D" w:rsidRPr="00F907DA" w:rsidRDefault="005D7F0D" w:rsidP="008E3EED">
            <w:pPr>
              <w:rPr>
                <w:noProof/>
                <w:sz w:val="20"/>
                <w:szCs w:val="20"/>
              </w:rPr>
            </w:pPr>
            <w:r w:rsidRPr="00F907DA">
              <w:rPr>
                <w:noProof/>
                <w:sz w:val="20"/>
                <w:szCs w:val="20"/>
              </w:rPr>
              <w:t>This study</w:t>
            </w:r>
          </w:p>
        </w:tc>
      </w:tr>
      <w:tr w:rsidR="005D7F0D" w:rsidRPr="00F907DA" w14:paraId="677F748D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0BED306" w14:textId="77777777" w:rsidR="005D7F0D" w:rsidRPr="00F907DA" w:rsidRDefault="005D7F0D" w:rsidP="008E3EED">
            <w:pPr>
              <w:rPr>
                <w:b/>
                <w:i/>
                <w:iCs/>
                <w:sz w:val="20"/>
                <w:szCs w:val="20"/>
              </w:rPr>
            </w:pPr>
            <w:r w:rsidRPr="00F907DA">
              <w:rPr>
                <w:b/>
                <w:i/>
                <w:iCs/>
                <w:sz w:val="20"/>
                <w:szCs w:val="20"/>
              </w:rPr>
              <w:t>E. coli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3B26F69" w14:textId="77777777" w:rsidR="005D7F0D" w:rsidRPr="00F907DA" w:rsidRDefault="005D7F0D" w:rsidP="008E3EED">
            <w:pPr>
              <w:rPr>
                <w:color w:val="3366FF"/>
                <w:sz w:val="20"/>
                <w:szCs w:val="20"/>
              </w:rPr>
            </w:pP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F68EE01" w14:textId="77777777" w:rsidR="005D7F0D" w:rsidRPr="00F907DA" w:rsidRDefault="005D7F0D" w:rsidP="008E3EED">
            <w:pPr>
              <w:rPr>
                <w:color w:val="3366FF"/>
                <w:sz w:val="20"/>
                <w:szCs w:val="20"/>
              </w:rPr>
            </w:pPr>
          </w:p>
        </w:tc>
      </w:tr>
      <w:tr w:rsidR="005D7F0D" w:rsidRPr="00F907DA" w14:paraId="16A03930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A73D69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ET12567/pUZ8002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DEBA61B" w14:textId="77777777" w:rsidR="005D7F0D" w:rsidRPr="00881D51" w:rsidRDefault="005D7F0D" w:rsidP="008E3EED">
            <w:pPr>
              <w:rPr>
                <w:sz w:val="20"/>
                <w:szCs w:val="20"/>
                <w:lang w:val="de-DE"/>
              </w:rPr>
            </w:pPr>
            <w:r w:rsidRPr="00881D51">
              <w:rPr>
                <w:i/>
                <w:sz w:val="20"/>
                <w:szCs w:val="20"/>
                <w:lang w:val="de-DE"/>
              </w:rPr>
              <w:t>dam</w:t>
            </w:r>
            <w:r w:rsidRPr="00881D51">
              <w:rPr>
                <w:sz w:val="20"/>
                <w:szCs w:val="20"/>
                <w:lang w:val="de-DE"/>
              </w:rPr>
              <w:t>,</w:t>
            </w:r>
            <w:r w:rsidRPr="00881D51">
              <w:rPr>
                <w:i/>
                <w:sz w:val="20"/>
                <w:szCs w:val="20"/>
                <w:lang w:val="de-DE"/>
              </w:rPr>
              <w:t xml:space="preserve"> dcm</w:t>
            </w:r>
            <w:r w:rsidRPr="00881D51">
              <w:rPr>
                <w:sz w:val="20"/>
                <w:szCs w:val="20"/>
                <w:lang w:val="de-DE"/>
              </w:rPr>
              <w:t xml:space="preserve">, </w:t>
            </w:r>
            <w:r w:rsidRPr="00881D51">
              <w:rPr>
                <w:i/>
                <w:sz w:val="20"/>
                <w:szCs w:val="20"/>
                <w:lang w:val="de-DE"/>
              </w:rPr>
              <w:t>hsd</w:t>
            </w:r>
            <w:r w:rsidRPr="00881D51">
              <w:rPr>
                <w:sz w:val="20"/>
                <w:szCs w:val="20"/>
                <w:lang w:val="de-DE"/>
              </w:rPr>
              <w:t>, Kan</w:t>
            </w:r>
            <w:r w:rsidRPr="00881D51">
              <w:rPr>
                <w:sz w:val="20"/>
                <w:szCs w:val="20"/>
                <w:vertAlign w:val="superscript"/>
                <w:lang w:val="de-DE"/>
              </w:rPr>
              <w:t>R</w:t>
            </w:r>
            <w:r w:rsidRPr="00881D51">
              <w:rPr>
                <w:sz w:val="20"/>
                <w:szCs w:val="20"/>
                <w:lang w:val="de-DE"/>
              </w:rPr>
              <w:t>, Cm</w:t>
            </w:r>
            <w:r w:rsidRPr="00881D51">
              <w:rPr>
                <w:sz w:val="20"/>
                <w:szCs w:val="20"/>
                <w:vertAlign w:val="superscript"/>
                <w:lang w:val="de-DE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4504629" w14:textId="77777777" w:rsidR="005D7F0D" w:rsidRPr="00F907DA" w:rsidRDefault="005D7F0D" w:rsidP="008E3EED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QYWdldDwvQXV0aG9yPjxZZWFyPjE5OTk8L1llYXI+PFJl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QYWdldDwvQXV0aG9yPjxZZWFyPjE5OTk8L1llYXI+PFJl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.DATA  </w:instrText>
            </w:r>
            <w:r>
              <w:rPr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(Paget et al., 1999)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5D7F0D" w:rsidRPr="00F907DA" w14:paraId="6A49EA50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BBE92F3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BW25113/pIJ790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91823B4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iCs/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(Δ(</w:t>
            </w:r>
            <w:r w:rsidRPr="00F907DA">
              <w:rPr>
                <w:i/>
                <w:iCs/>
                <w:sz w:val="20"/>
                <w:szCs w:val="20"/>
              </w:rPr>
              <w:t>araD-araB</w:t>
            </w:r>
            <w:r w:rsidRPr="00F907DA">
              <w:rPr>
                <w:sz w:val="20"/>
                <w:szCs w:val="20"/>
              </w:rPr>
              <w:t>)</w:t>
            </w:r>
            <w:r w:rsidRPr="00F907DA">
              <w:rPr>
                <w:i/>
                <w:iCs/>
                <w:sz w:val="20"/>
                <w:szCs w:val="20"/>
              </w:rPr>
              <w:t>567</w:t>
            </w:r>
            <w:r w:rsidRPr="00F907DA">
              <w:rPr>
                <w:sz w:val="20"/>
                <w:szCs w:val="20"/>
              </w:rPr>
              <w:t>, Δ</w:t>
            </w:r>
            <w:r w:rsidRPr="00F907DA">
              <w:rPr>
                <w:i/>
                <w:iCs/>
                <w:sz w:val="20"/>
                <w:szCs w:val="20"/>
              </w:rPr>
              <w:t>lacZ4787</w:t>
            </w:r>
            <w:r w:rsidRPr="00F907DA">
              <w:rPr>
                <w:sz w:val="20"/>
                <w:szCs w:val="20"/>
              </w:rPr>
              <w:t>(::</w:t>
            </w:r>
            <w:r w:rsidRPr="00F907DA">
              <w:rPr>
                <w:i/>
                <w:iCs/>
                <w:sz w:val="20"/>
                <w:szCs w:val="20"/>
              </w:rPr>
              <w:t>rrnB-4</w:t>
            </w:r>
            <w:r w:rsidRPr="00F907DA">
              <w:rPr>
                <w:sz w:val="20"/>
                <w:szCs w:val="20"/>
              </w:rPr>
              <w:t xml:space="preserve">), </w:t>
            </w:r>
            <w:r w:rsidRPr="00F907DA">
              <w:rPr>
                <w:i/>
                <w:iCs/>
                <w:sz w:val="20"/>
                <w:szCs w:val="20"/>
              </w:rPr>
              <w:t>lacIp-4000</w:t>
            </w:r>
            <w:r w:rsidRPr="00F907DA">
              <w:rPr>
                <w:sz w:val="20"/>
                <w:szCs w:val="20"/>
              </w:rPr>
              <w:t>(lacI</w:t>
            </w:r>
            <w:r w:rsidRPr="00F907DA">
              <w:rPr>
                <w:sz w:val="20"/>
                <w:szCs w:val="20"/>
                <w:vertAlign w:val="superscript"/>
              </w:rPr>
              <w:t>Q</w:t>
            </w:r>
            <w:r w:rsidRPr="00F907DA">
              <w:rPr>
                <w:sz w:val="20"/>
                <w:szCs w:val="20"/>
              </w:rPr>
              <w:t xml:space="preserve">), λ-, </w:t>
            </w:r>
            <w:r w:rsidRPr="00F907DA">
              <w:rPr>
                <w:i/>
                <w:iCs/>
                <w:sz w:val="20"/>
                <w:szCs w:val="20"/>
              </w:rPr>
              <w:t>rpoS369</w:t>
            </w:r>
            <w:r w:rsidRPr="00F907DA">
              <w:rPr>
                <w:sz w:val="20"/>
                <w:szCs w:val="20"/>
              </w:rPr>
              <w:t xml:space="preserve">(Am), </w:t>
            </w:r>
            <w:r w:rsidRPr="00F907DA">
              <w:rPr>
                <w:i/>
                <w:iCs/>
                <w:sz w:val="20"/>
                <w:szCs w:val="20"/>
              </w:rPr>
              <w:t>rph-1</w:t>
            </w:r>
            <w:r w:rsidRPr="00F907DA">
              <w:rPr>
                <w:sz w:val="20"/>
                <w:szCs w:val="20"/>
              </w:rPr>
              <w:t>, Δ(</w:t>
            </w:r>
            <w:r w:rsidRPr="00F907DA">
              <w:rPr>
                <w:i/>
                <w:iCs/>
                <w:sz w:val="20"/>
                <w:szCs w:val="20"/>
              </w:rPr>
              <w:t>rhaD-rhaB</w:t>
            </w:r>
            <w:r w:rsidRPr="00F907DA">
              <w:rPr>
                <w:sz w:val="20"/>
                <w:szCs w:val="20"/>
              </w:rPr>
              <w:t xml:space="preserve">)568, </w:t>
            </w:r>
            <w:r w:rsidRPr="00F907DA">
              <w:rPr>
                <w:i/>
                <w:iCs/>
                <w:sz w:val="20"/>
                <w:szCs w:val="20"/>
              </w:rPr>
              <w:t>hsdR514</w:t>
            </w:r>
            <w:r w:rsidRPr="00F907DA">
              <w:rPr>
                <w:iCs/>
                <w:sz w:val="20"/>
                <w:szCs w:val="20"/>
              </w:rPr>
              <w:t>; Cm</w:t>
            </w:r>
            <w:r w:rsidRPr="00F907DA">
              <w:rPr>
                <w:iCs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E1EAFC5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Datsenko&lt;/Author&gt;&lt;Year&gt;2000&lt;/Year&gt;&lt;RecNum&gt;399&lt;/RecNum&gt;&lt;DisplayText&gt;(Datsenko and Wanner, 2000)&lt;/DisplayText&gt;&lt;record&gt;&lt;rec-number&gt;399&lt;/rec-number&gt;&lt;foreign-keys&gt;&lt;key app="EN" db-id="2sepwsadxavtf1e29z5prsayr2zzpewxewwv" timestamp="0"&gt;399&lt;/key&gt;&lt;/foreign-keys&gt;&lt;ref-type name="Journal Article"&gt;17&lt;/ref-type&gt;&lt;contributors&gt;&lt;authors&gt;&lt;author&gt;Datsenko, K. A.&lt;/author&gt;&lt;author&gt;Wanner, B. L.&lt;/author&gt;&lt;/authors&gt;&lt;/contributors&gt;&lt;auth-address&gt;Department of Biological Sciences, Purdue University, West Lafayette, IN 47907, USA.&lt;/auth-address&gt;&lt;titles&gt;&lt;title&gt;&lt;style face="normal" font="default" size="100%"&gt;One-step inactivation of chromosomal genes in &lt;/style&gt;&lt;style face="italic" font="default" size="100%"&gt;Escherichia coli&lt;/style&gt;&lt;style face="normal" font="default" size="100%"&gt; K-12 using PCR products&lt;/style&gt;&lt;/title&gt;&lt;secondary-title&gt;Proc Natl Acad Sci U S A&lt;/secondary-title&gt;&lt;/titles&gt;&lt;periodical&gt;&lt;full-title&gt;Proc Natl Acad Sci U S A&lt;/full-title&gt;&lt;abbr-1&gt;Proceedings of the National Academy of Sciences of the United States of America&lt;/abbr-1&gt;&lt;/periodical&gt;&lt;pages&gt;6640-5&lt;/pages&gt;&lt;volume&gt;97&lt;/volume&gt;&lt;number&gt;12&lt;/number&gt;&lt;edition&gt;2000/06/01&lt;/edition&gt;&lt;keywords&gt;&lt;keyword&gt;Chromosomes, Bacterial&lt;/keyword&gt;&lt;keyword&gt;DNA Nucleotidyltransferases/metabolism&lt;/keyword&gt;&lt;keyword&gt;Escherichia coli/ genetics&lt;/keyword&gt;&lt;keyword&gt;Integrases&lt;/keyword&gt;&lt;keyword&gt;Lac Operon&lt;/keyword&gt;&lt;keyword&gt;Mutation&lt;/keyword&gt;&lt;keyword&gt;Operon&lt;/keyword&gt;&lt;keyword&gt;Plasmids&lt;/keyword&gt;&lt;keyword&gt;Polymerase Chain Reaction&lt;/keyword&gt;&lt;keyword&gt;Recombinases&lt;/keyword&gt;&lt;keyword&gt;Recombination, Genetic&lt;/keyword&gt;&lt;/keywords&gt;&lt;dates&gt;&lt;year&gt;2000&lt;/year&gt;&lt;pub-dates&gt;&lt;date&gt;Jun 6&lt;/date&gt;&lt;/pub-dates&gt;&lt;/dates&gt;&lt;isbn&gt;0027-8424 (Print)&amp;#xD;0027-8424 (Linking)&lt;/isbn&gt;&lt;accession-num&gt;10829079&lt;/accession-num&gt;&lt;urls&gt;&lt;/urls&gt;&lt;custom2&gt;18686&lt;/custom2&gt;&lt;electronic-resource-num&gt;10.1073/pnas.120163297&lt;/electronic-resource-num&gt;&lt;remote-database-provider&gt;NLM&lt;/remote-database-provider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Datsenko and Wanner, 2000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D7F0D" w:rsidRPr="00F907DA" w14:paraId="31618577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0AEDF6C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HME68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FBDFC57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F907DA">
              <w:rPr>
                <w:bCs/>
                <w:sz w:val="20"/>
                <w:szCs w:val="20"/>
              </w:rPr>
              <w:t xml:space="preserve">W3110 </w:t>
            </w:r>
            <w:r w:rsidRPr="00F907DA">
              <w:rPr>
                <w:i/>
                <w:iCs/>
                <w:sz w:val="20"/>
                <w:szCs w:val="20"/>
              </w:rPr>
              <w:t xml:space="preserve">galKtyr145UAG </w:t>
            </w:r>
            <w:r w:rsidRPr="00F907DA">
              <w:rPr>
                <w:sz w:val="20"/>
                <w:szCs w:val="20"/>
              </w:rPr>
              <w:t>Δ</w:t>
            </w:r>
            <w:r w:rsidRPr="00F907DA">
              <w:rPr>
                <w:i/>
                <w:iCs/>
                <w:sz w:val="20"/>
                <w:szCs w:val="20"/>
              </w:rPr>
              <w:t xml:space="preserve">lacU169 </w:t>
            </w:r>
            <w:r w:rsidRPr="00F907DA">
              <w:rPr>
                <w:sz w:val="20"/>
                <w:szCs w:val="20"/>
              </w:rPr>
              <w:t xml:space="preserve">[λ </w:t>
            </w:r>
            <w:r w:rsidRPr="00F907DA">
              <w:rPr>
                <w:i/>
                <w:iCs/>
                <w:sz w:val="20"/>
                <w:szCs w:val="20"/>
              </w:rPr>
              <w:t>c</w:t>
            </w:r>
            <w:r w:rsidRPr="00F907DA">
              <w:rPr>
                <w:sz w:val="20"/>
                <w:szCs w:val="20"/>
              </w:rPr>
              <w:t>I</w:t>
            </w:r>
            <w:r w:rsidRPr="00F907DA">
              <w:rPr>
                <w:i/>
                <w:iCs/>
                <w:sz w:val="20"/>
                <w:szCs w:val="20"/>
              </w:rPr>
              <w:t xml:space="preserve">857 </w:t>
            </w:r>
            <w:r w:rsidRPr="00F907DA">
              <w:rPr>
                <w:sz w:val="20"/>
                <w:szCs w:val="20"/>
              </w:rPr>
              <w:t>Δ</w:t>
            </w:r>
            <w:r w:rsidRPr="00F907DA">
              <w:rPr>
                <w:i/>
                <w:iCs/>
                <w:sz w:val="20"/>
                <w:szCs w:val="20"/>
              </w:rPr>
              <w:t>(crobioA)</w:t>
            </w:r>
            <w:r w:rsidRPr="00F907DA">
              <w:rPr>
                <w:sz w:val="20"/>
                <w:szCs w:val="20"/>
              </w:rPr>
              <w:t>]</w:t>
            </w:r>
          </w:p>
          <w:p w14:paraId="768661BB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F907DA">
              <w:rPr>
                <w:i/>
                <w:iCs/>
                <w:sz w:val="20"/>
                <w:szCs w:val="20"/>
              </w:rPr>
              <w:t>mutS</w:t>
            </w:r>
            <w:r w:rsidRPr="00F907DA">
              <w:rPr>
                <w:sz w:val="20"/>
                <w:szCs w:val="20"/>
              </w:rPr>
              <w:t>&lt;&gt;</w:t>
            </w:r>
            <w:r w:rsidRPr="00F907DA">
              <w:rPr>
                <w:i/>
                <w:iCs/>
                <w:sz w:val="20"/>
                <w:szCs w:val="20"/>
              </w:rPr>
              <w:t xml:space="preserve">cat; </w:t>
            </w:r>
            <w:r w:rsidRPr="00F907DA">
              <w:rPr>
                <w:iCs/>
                <w:sz w:val="20"/>
                <w:szCs w:val="20"/>
              </w:rPr>
              <w:t>defective methyl-directed mismatch repair system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C6031C1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Thomason&lt;/Author&gt;&lt;Year&gt;2014&lt;/Year&gt;&lt;RecNum&gt;978&lt;/RecNum&gt;&lt;DisplayText&gt;(Thomason et al., 2014)&lt;/DisplayText&gt;&lt;record&gt;&lt;rec-number&gt;978&lt;/rec-number&gt;&lt;foreign-keys&gt;&lt;key app="EN" db-id="2sepwsadxavtf1e29z5prsayr2zzpewxewwv" timestamp="1531230068"&gt;978&lt;/key&gt;&lt;/foreign-keys&gt;&lt;ref-type name="Journal Article"&gt;17&lt;/ref-type&gt;&lt;contributors&gt;&lt;authors&gt;&lt;author&gt;Thomason, L. C.&lt;/author&gt;&lt;author&gt;Sawitzke, J. A.&lt;/author&gt;&lt;author&gt;Li, X.&lt;/author&gt;&lt;author&gt;Costantino, N.&lt;/author&gt;&lt;author&gt;Court, D. L.&lt;/author&gt;&lt;/authors&gt;&lt;/contributors&gt;&lt;auth-address&gt;Basic Science Program, GRCBL-Molecular Control &amp;amp; Genetics Section, Frederick National Laboratory for Cancer Research, Leidos Biomedical Research, Inc, Frederick, Maryland.&lt;/auth-address&gt;&lt;titles&gt;&lt;title&gt;Recombineering: genetic engineering in bacteria using homologous recombination&lt;/title&gt;&lt;secondary-title&gt;Curr Protoc Mol Biol&lt;/secondary-title&gt;&lt;/titles&gt;&lt;periodical&gt;&lt;full-title&gt;Curr Protoc Mol Biol&lt;/full-title&gt;&lt;/periodical&gt;&lt;pages&gt;1 16 1-39&lt;/pages&gt;&lt;volume&gt;106&lt;/volume&gt;&lt;keywords&gt;&lt;keyword&gt;DNA, Bacterial/*genetics&lt;/keyword&gt;&lt;keyword&gt;Escherichia coli/*genetics&lt;/keyword&gt;&lt;keyword&gt;Genetic Engineering/*methods&lt;/keyword&gt;&lt;keyword&gt;*Homologous Recombination&lt;/keyword&gt;&lt;keyword&gt;Humans&lt;/keyword&gt;&lt;keyword&gt;Polymerase Chain Reaction/*methods&lt;/keyword&gt;&lt;keyword&gt;Rac prophage&lt;/keyword&gt;&lt;keyword&gt;RecET&lt;/keyword&gt;&lt;keyword&gt;bacteria&lt;/keyword&gt;&lt;keyword&gt;bacteriophage lambda&lt;/keyword&gt;&lt;keyword&gt;homologous recombination&lt;/keyword&gt;&lt;keyword&gt;recombineering&lt;/keyword&gt;&lt;keyword&gt;selection/counter-selection&lt;/keyword&gt;&lt;keyword&gt;lambda Red system&lt;/keyword&gt;&lt;/keywords&gt;&lt;dates&gt;&lt;year&gt;2014&lt;/year&gt;&lt;pub-dates&gt;&lt;date&gt;Apr 14&lt;/date&gt;&lt;/pub-dates&gt;&lt;/dates&gt;&lt;isbn&gt;1934-3647 (Electronic)&amp;#xD;1934-3647 (Linking)&lt;/isbn&gt;&lt;accession-num&gt;24733238&lt;/accession-num&gt;&lt;urls&gt;&lt;related-urls&gt;&lt;url&gt;https://www.ncbi.nlm.nih.gov/pubmed/24733238&lt;/url&gt;&lt;/related-urls&gt;&lt;/urls&gt;&lt;electronic-resource-num&gt;10.1002/0471142727.mb0116s106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Thomason et al., 2014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D7F0D" w:rsidRPr="00F907DA" w14:paraId="4286057B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54A0398" w14:textId="77777777" w:rsidR="005D7F0D" w:rsidRPr="00F907DA" w:rsidRDefault="005D7F0D" w:rsidP="008E3EED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osetta (DE3)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3789E23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 xml:space="preserve">contains pRARE to supply tRNAs for rare codons; </w:t>
            </w:r>
            <w:r w:rsidRPr="00BC6BC8">
              <w:rPr>
                <w:sz w:val="20"/>
                <w:szCs w:val="20"/>
              </w:rPr>
              <w:t>Cm</w:t>
            </w:r>
            <w:r w:rsidRPr="00BC6BC8">
              <w:rPr>
                <w:sz w:val="20"/>
                <w:szCs w:val="20"/>
                <w:vertAlign w:val="superscript"/>
              </w:rPr>
              <w:t>R</w:t>
            </w:r>
            <w:r>
              <w:rPr>
                <w:bCs/>
                <w:sz w:val="20"/>
                <w:szCs w:val="20"/>
              </w:rPr>
              <w:t xml:space="preserve">  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5755DE" w14:textId="77777777" w:rsidR="005D7F0D" w:rsidRDefault="005D7F0D" w:rsidP="008E3EED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Novagen)</w:t>
            </w:r>
          </w:p>
        </w:tc>
      </w:tr>
      <w:tr w:rsidR="005D7F0D" w:rsidRPr="00F907DA" w14:paraId="51E87C44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A8D25BD" w14:textId="77777777" w:rsidR="005D7F0D" w:rsidRPr="00F907DA" w:rsidRDefault="005D7F0D" w:rsidP="008E3EED">
            <w:pPr>
              <w:rPr>
                <w:b/>
                <w:color w:val="000000"/>
                <w:sz w:val="20"/>
                <w:szCs w:val="20"/>
              </w:rPr>
            </w:pPr>
            <w:r w:rsidRPr="00F907DA">
              <w:rPr>
                <w:b/>
                <w:color w:val="000000"/>
                <w:sz w:val="20"/>
                <w:szCs w:val="20"/>
              </w:rPr>
              <w:t>Plasmids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3ED8647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bCs/>
                <w:sz w:val="20"/>
                <w:szCs w:val="20"/>
              </w:rPr>
            </w:pP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A44F143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</w:p>
        </w:tc>
      </w:tr>
      <w:tr w:rsidR="005D7F0D" w:rsidRPr="00F907DA" w14:paraId="665EB9DD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EF4303E" w14:textId="77777777" w:rsidR="005D7F0D" w:rsidRPr="00F907DA" w:rsidRDefault="005D7F0D" w:rsidP="008E3EED">
            <w:pPr>
              <w:rPr>
                <w:b/>
                <w:color w:val="000000"/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pMS82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8EB97CF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bCs/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 xml:space="preserve">Vector for conjugal transfer of DNA from </w:t>
            </w:r>
            <w:r w:rsidRPr="00F907DA">
              <w:rPr>
                <w:i/>
                <w:sz w:val="20"/>
                <w:szCs w:val="20"/>
              </w:rPr>
              <w:t>E. coli</w:t>
            </w:r>
            <w:r w:rsidRPr="00F907DA">
              <w:rPr>
                <w:sz w:val="20"/>
                <w:szCs w:val="20"/>
              </w:rPr>
              <w:t xml:space="preserve"> to </w:t>
            </w:r>
            <w:r w:rsidRPr="00F907DA">
              <w:rPr>
                <w:i/>
                <w:sz w:val="20"/>
                <w:szCs w:val="20"/>
              </w:rPr>
              <w:t>Streptomyces</w:t>
            </w:r>
            <w:r w:rsidRPr="00F907DA">
              <w:rPr>
                <w:sz w:val="20"/>
                <w:szCs w:val="20"/>
              </w:rPr>
              <w:t xml:space="preserve">; integrates site-specifically at the </w:t>
            </w:r>
            <w:r w:rsidRPr="00F907DA">
              <w:rPr>
                <w:sz w:val="20"/>
                <w:szCs w:val="20"/>
              </w:rPr>
              <w:sym w:font="Symbol" w:char="F046"/>
            </w:r>
            <w:r>
              <w:rPr>
                <w:sz w:val="20"/>
                <w:szCs w:val="20"/>
              </w:rPr>
              <w:t>BT1 attachment site</w:t>
            </w:r>
            <w:r w:rsidRPr="00F907DA">
              <w:rPr>
                <w:sz w:val="20"/>
                <w:szCs w:val="20"/>
              </w:rPr>
              <w:t>; Hyg</w:t>
            </w:r>
            <w:r w:rsidRPr="00F907DA">
              <w:rPr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12BBF82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Gregory&lt;/Author&gt;&lt;Year&gt;2003&lt;/Year&gt;&lt;RecNum&gt;883&lt;/RecNum&gt;&lt;DisplayText&gt;(Gregory et al., 2003)&lt;/DisplayText&gt;&lt;record&gt;&lt;rec-number&gt;883&lt;/rec-number&gt;&lt;foreign-keys&gt;&lt;key app="EN" db-id="2sepwsadxavtf1e29z5prsayr2zzpewxewwv" timestamp="1428410420"&gt;883&lt;/key&gt;&lt;/foreign-keys&gt;&lt;ref-type name="Journal Article"&gt;17&lt;/ref-type&gt;&lt;contributors&gt;&lt;authors&gt;&lt;author&gt;Gregory, M. A.&lt;/author&gt;&lt;author&gt;Till, R.&lt;/author&gt;&lt;author&gt;Smith, M. C.&lt;/author&gt;&lt;/authors&gt;&lt;/contributors&gt;&lt;auth-address&gt;Institute of Genetics, University of Nottingham, Queens Medical Centre, Nottingham NG7 2UH, United Kingdom.&lt;/auth-address&gt;&lt;titles&gt;&lt;title&gt;Integration site for Streptomyces phage phiBT1 and development of site-specific integrating vectors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5320-3&lt;/pages&gt;&lt;volume&gt;185&lt;/volume&gt;&lt;number&gt;17&lt;/number&gt;&lt;edition&gt;2003/08/19&lt;/edition&gt;&lt;keywords&gt;&lt;keyword&gt;Amino Acid Sequence&lt;/keyword&gt;&lt;keyword&gt;Attachment Sites, Microbiological/*genetics&lt;/keyword&gt;&lt;keyword&gt;Base Sequence&lt;/keyword&gt;&lt;keyword&gt;*Genetic Vectors&lt;/keyword&gt;&lt;keyword&gt;Membrane Proteins/genetics&lt;/keyword&gt;&lt;keyword&gt;Sequence Analysis, DNA&lt;/keyword&gt;&lt;keyword&gt;Siphoviridae/*genetics&lt;/keyword&gt;&lt;keyword&gt;Streptomyces/*virology&lt;/keyword&gt;&lt;keyword&gt;*Virus Integration&lt;/keyword&gt;&lt;/keywords&gt;&lt;dates&gt;&lt;year&gt;2003&lt;/year&gt;&lt;pub-dates&gt;&lt;date&gt;Sep&lt;/date&gt;&lt;/pub-dates&gt;&lt;/dates&gt;&lt;isbn&gt;0021-9193 (Print)&amp;#xD;0021-9193 (Linking)&lt;/isbn&gt;&lt;accession-num&gt;12923110&lt;/accession-num&gt;&lt;work-type&gt;Research Support, Non-U.S. Gov&amp;apos;t&lt;/work-type&gt;&lt;urls&gt;&lt;related-urls&gt;&lt;url&gt;http://www.ncbi.nlm.nih.gov/pubmed/12923110&lt;/url&gt;&lt;/related-urls&gt;&lt;/urls&gt;&lt;custom2&gt;180994&lt;/custom2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Gregory et al., 2003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D7F0D" w:rsidRPr="00F907DA" w14:paraId="116B9C70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B0D32BE" w14:textId="77777777" w:rsidR="005D7F0D" w:rsidRPr="00F907DA" w:rsidRDefault="005D7F0D" w:rsidP="008E3EED">
            <w:pPr>
              <w:rPr>
                <w:b/>
                <w:color w:val="000000"/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pIJ773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4608C99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bCs/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 xml:space="preserve">Plasmid template for amplification of the </w:t>
            </w:r>
            <w:r w:rsidRPr="00F907DA">
              <w:rPr>
                <w:i/>
                <w:iCs/>
                <w:sz w:val="20"/>
                <w:szCs w:val="20"/>
              </w:rPr>
              <w:t xml:space="preserve">apr-oriT </w:t>
            </w:r>
            <w:r w:rsidRPr="00F907DA">
              <w:rPr>
                <w:sz w:val="20"/>
                <w:szCs w:val="20"/>
              </w:rPr>
              <w:t>cassette for ‘Redirect’ PCR-targeting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6FEA0CD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HdXN0PC9BdXRob3I+PFllYXI+MjAwMzwvWWVhcj48UmVj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HdXN0PC9BdXRob3I+PFllYXI+MjAwMzwvWWVhcj48UmVj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.DATA 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Gust et al., 2003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D7F0D" w:rsidRPr="00F907DA" w14:paraId="10896A44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85D1E7F" w14:textId="77777777" w:rsidR="005D7F0D" w:rsidRPr="00F907DA" w:rsidRDefault="005D7F0D" w:rsidP="008E3EED">
            <w:pPr>
              <w:rPr>
                <w:b/>
                <w:color w:val="000000"/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pIJ790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767D59D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bCs/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Modified l RED recombination plasmid [</w:t>
            </w:r>
            <w:r w:rsidRPr="00F907DA">
              <w:rPr>
                <w:i/>
                <w:iCs/>
                <w:sz w:val="20"/>
                <w:szCs w:val="20"/>
              </w:rPr>
              <w:t>oriR101</w:t>
            </w:r>
            <w:r w:rsidRPr="00F907DA">
              <w:rPr>
                <w:sz w:val="20"/>
                <w:szCs w:val="20"/>
              </w:rPr>
              <w:t>] [</w:t>
            </w:r>
            <w:r w:rsidRPr="00F907DA">
              <w:rPr>
                <w:i/>
                <w:iCs/>
                <w:sz w:val="20"/>
                <w:szCs w:val="20"/>
              </w:rPr>
              <w:t>repA101</w:t>
            </w:r>
            <w:r w:rsidRPr="00F907DA">
              <w:rPr>
                <w:sz w:val="20"/>
                <w:szCs w:val="20"/>
              </w:rPr>
              <w:t xml:space="preserve">(ts)] </w:t>
            </w:r>
            <w:r w:rsidRPr="00F907DA">
              <w:rPr>
                <w:i/>
                <w:iCs/>
                <w:sz w:val="20"/>
                <w:szCs w:val="20"/>
              </w:rPr>
              <w:t>araBp-gam-be-exo</w:t>
            </w:r>
            <w:r w:rsidRPr="00F907DA">
              <w:rPr>
                <w:iCs/>
                <w:sz w:val="20"/>
                <w:szCs w:val="20"/>
              </w:rPr>
              <w:t>, Cm</w:t>
            </w:r>
            <w:r w:rsidRPr="00F907DA">
              <w:rPr>
                <w:iCs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7ABBF4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HdXN0PC9BdXRob3I+PFllYXI+MjAwMzwvWWVhcj48UmVj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HdXN0PC9BdXRob3I+PFllYXI+MjAwMzwvWWVhcj48UmVj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.DATA 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Gust et al., 2003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D7F0D" w:rsidRPr="00F907DA" w14:paraId="251362C7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2BE7864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pUZ8002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01D44F4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F907DA">
              <w:rPr>
                <w:color w:val="141413"/>
                <w:sz w:val="20"/>
                <w:szCs w:val="20"/>
              </w:rPr>
              <w:t>RP4 derivative with defective oriT, Kan</w:t>
            </w:r>
            <w:r w:rsidRPr="00F907DA">
              <w:rPr>
                <w:color w:val="141413"/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DEB406C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QYWdldDwvQXV0aG9yPjxZZWFyPjE5OTk8L1llYXI+PFJl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QYWdldDwvQXV0aG9yPjxZZWFyPjE5OTk8L1llYXI+PFJl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.DATA 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Paget et al., 1999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D7F0D" w:rsidRPr="00F907DA" w14:paraId="7CDA2BC6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3C12336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lastRenderedPageBreak/>
              <w:t>pIJ10257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370D44A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141413"/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 xml:space="preserve">Plasmid integrating at the ϕBT1 </w:t>
            </w:r>
            <w:r w:rsidRPr="00F907DA">
              <w:rPr>
                <w:i/>
                <w:iCs/>
                <w:sz w:val="20"/>
                <w:szCs w:val="20"/>
              </w:rPr>
              <w:t xml:space="preserve">attB </w:t>
            </w:r>
            <w:r w:rsidRPr="00F907DA">
              <w:rPr>
                <w:sz w:val="20"/>
                <w:szCs w:val="20"/>
              </w:rPr>
              <w:t>attachment site</w:t>
            </w:r>
            <w:r w:rsidRPr="00F907DA">
              <w:rPr>
                <w:i/>
                <w:iCs/>
                <w:sz w:val="20"/>
                <w:szCs w:val="20"/>
              </w:rPr>
              <w:t xml:space="preserve"> </w:t>
            </w:r>
            <w:r w:rsidRPr="00F907DA">
              <w:rPr>
                <w:sz w:val="20"/>
                <w:szCs w:val="20"/>
              </w:rPr>
              <w:t xml:space="preserve">containing the constitutive </w:t>
            </w:r>
            <w:r w:rsidRPr="00F907DA">
              <w:rPr>
                <w:i/>
                <w:iCs/>
                <w:sz w:val="20"/>
                <w:szCs w:val="20"/>
              </w:rPr>
              <w:t>ermEp</w:t>
            </w:r>
            <w:r w:rsidRPr="00F907DA">
              <w:rPr>
                <w:sz w:val="20"/>
                <w:szCs w:val="20"/>
              </w:rPr>
              <w:t>* promoter, Hyg</w:t>
            </w:r>
            <w:r w:rsidRPr="00F907DA">
              <w:rPr>
                <w:sz w:val="20"/>
                <w:szCs w:val="20"/>
                <w:vertAlign w:val="superscript"/>
              </w:rPr>
              <w:t>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A8CF686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Ib25nPC9BdXRob3I+PFllYXI+MjAwNTwvWWVhcj48UmVj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Ib25nPC9BdXRob3I+PFllYXI+MjAwNTwvWWVhcj48UmVj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.DATA  </w:instrText>
            </w:r>
            <w:r>
              <w:rPr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(Hong et al., 2005)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5D7F0D" w:rsidRPr="00F907DA" w14:paraId="4C2D0FEB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8CE3481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pIJ10350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9C11027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141413"/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 xml:space="preserve">pIJ10257 carrying </w:t>
            </w:r>
            <w:r w:rsidRPr="00F907DA">
              <w:rPr>
                <w:i/>
                <w:iCs/>
                <w:sz w:val="20"/>
                <w:szCs w:val="20"/>
              </w:rPr>
              <w:t>cdgB</w:t>
            </w:r>
            <w:r w:rsidRPr="00F907DA">
              <w:rPr>
                <w:iCs/>
                <w:sz w:val="20"/>
                <w:szCs w:val="20"/>
              </w:rPr>
              <w:t xml:space="preserve"> from </w:t>
            </w:r>
            <w:r w:rsidRPr="00F907DA">
              <w:rPr>
                <w:i/>
                <w:iCs/>
                <w:sz w:val="20"/>
                <w:szCs w:val="20"/>
              </w:rPr>
              <w:t>S.</w:t>
            </w:r>
            <w:r>
              <w:rPr>
                <w:i/>
                <w:iCs/>
                <w:sz w:val="20"/>
                <w:szCs w:val="20"/>
              </w:rPr>
              <w:t xml:space="preserve"> </w:t>
            </w:r>
            <w:r w:rsidRPr="00F907DA">
              <w:rPr>
                <w:i/>
                <w:iCs/>
                <w:sz w:val="20"/>
                <w:szCs w:val="20"/>
              </w:rPr>
              <w:t>coelicolor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E959975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&gt;&lt;Author&gt;Tran&lt;/Author&gt;&lt;Year&gt;2011&lt;/Year&gt;&lt;RecNum&gt;643&lt;/RecNum&gt;&lt;DisplayText&gt;(Tran et al., 2011)&lt;/DisplayText&gt;&lt;record&gt;&lt;rec-number&gt;643&lt;/rec-number&gt;&lt;foreign-keys&gt;&lt;key app="EN" db-id="2sepwsadxavtf1e29z5prsayr2zzpewxewwv" timestamp="0"&gt;643&lt;/key&gt;&lt;/foreign-keys&gt;&lt;ref-type name="Journal Article"&gt;17&lt;/ref-type&gt;&lt;contributors&gt;&lt;authors&gt;&lt;author&gt;Tran, N. T.&lt;/author&gt;&lt;author&gt;Den Hengst , C. D.&lt;/author&gt;&lt;author&gt;Gomez-Escribano, J. P.&lt;/author&gt;&lt;author&gt;Buttner, M. J.&lt;/author&gt;&lt;/authors&gt;&lt;/contributors&gt;&lt;titles&gt;&lt;title&gt;Identification and characterization of CdgB, a diguanylate cyclase involved in developmental processes in Streptomyces coelicolor.&lt;/title&gt;&lt;secondary-title&gt;J Bacteriol.&lt;/secondary-title&gt;&lt;/titles&gt;&lt;pages&gt;3100-8&lt;/pages&gt;&lt;volume&gt;193&lt;/volume&gt;&lt;number&gt;12&lt;/number&gt;&lt;dates&gt;&lt;year&gt;2011&lt;/year&gt;&lt;pub-dates&gt;&lt;date&gt;Jun&lt;/date&gt;&lt;/pub-dates&gt;&lt;/dates&gt;&lt;urls&gt;&lt;related-urls&gt;&lt;url&gt;&lt;style face="underline" font="default" size="100%"&gt;http://www.ncbi.nlm.nih.gov/pubmed/21515767&lt;/style&gt;&lt;/url&gt;&lt;/related-urls&gt;&lt;/urls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(Tran et al., 2011)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5D7F0D" w:rsidRPr="00F907DA" w14:paraId="40F4A684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7C8924B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pSVOJ1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4A144F9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141413"/>
                <w:sz w:val="20"/>
                <w:szCs w:val="20"/>
              </w:rPr>
            </w:pPr>
            <w:r w:rsidRPr="00F907DA">
              <w:rPr>
                <w:color w:val="141413"/>
                <w:sz w:val="20"/>
                <w:szCs w:val="20"/>
              </w:rPr>
              <w:t>pMS82-</w:t>
            </w:r>
            <w:r w:rsidRPr="00F907DA">
              <w:rPr>
                <w:i/>
                <w:color w:val="141413"/>
                <w:sz w:val="20"/>
                <w:szCs w:val="20"/>
              </w:rPr>
              <w:t>cdgC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9DFFCDF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This study</w:t>
            </w:r>
          </w:p>
        </w:tc>
      </w:tr>
      <w:tr w:rsidR="005D7F0D" w:rsidRPr="008B6017" w14:paraId="4DDBBCD6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4A4F5F1" w14:textId="77777777" w:rsidR="005D7F0D" w:rsidRPr="00F907DA" w:rsidRDefault="005D7F0D" w:rsidP="008E3EED">
            <w:pPr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pIJ10770</w:t>
            </w:r>
          </w:p>
          <w:p w14:paraId="477BC5D0" w14:textId="77777777" w:rsidR="005D7F0D" w:rsidRPr="00F907DA" w:rsidRDefault="005D7F0D" w:rsidP="008E3EED">
            <w:pPr>
              <w:rPr>
                <w:sz w:val="20"/>
                <w:szCs w:val="20"/>
              </w:rPr>
            </w:pP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2609D4B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141413"/>
                <w:sz w:val="20"/>
                <w:szCs w:val="20"/>
              </w:rPr>
            </w:pPr>
            <w:r>
              <w:rPr>
                <w:color w:val="141413"/>
                <w:sz w:val="20"/>
                <w:szCs w:val="20"/>
              </w:rPr>
              <w:t>pMS82 with an extended Multiple Cloning Site (MCS) lacking an intrinsic apramycin promoter upstream of the extended MCS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F7F3330" w14:textId="77777777" w:rsidR="005D7F0D" w:rsidRPr="008B6017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Y2hsaW1wZXJ0PC9BdXRob3I+PFllYXI+MjAxNzwvWWVh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Y2hsaW1wZXJ0PC9BdXRob3I+PFllYXI+MjAxNzwvWWVh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.DATA  </w:instrText>
            </w:r>
            <w:r>
              <w:rPr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(Schlimpert et al., 2017)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5D7F0D" w:rsidRPr="002E4D07" w14:paraId="54FB8C75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1E83616" w14:textId="77777777" w:rsidR="005D7F0D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p3xFLAG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46FA363" w14:textId="77777777" w:rsidR="005D7F0D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141413"/>
                <w:sz w:val="20"/>
                <w:szCs w:val="20"/>
              </w:rPr>
            </w:pPr>
            <w:r>
              <w:rPr>
                <w:color w:val="141413"/>
                <w:sz w:val="20"/>
                <w:szCs w:val="20"/>
              </w:rPr>
              <w:t>pIJ10770 containing triple Flag Tag downstream of the MCS in the XhoI/KpnI sites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9DBEC0E" w14:textId="77777777" w:rsidR="005D7F0D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This study</w:t>
            </w:r>
          </w:p>
        </w:tc>
      </w:tr>
      <w:tr w:rsidR="005D7F0D" w:rsidRPr="008B6017" w14:paraId="684C7B72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1484742" w14:textId="77777777" w:rsidR="005D7F0D" w:rsidRPr="008B6017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8B6017">
              <w:rPr>
                <w:rFonts w:eastAsia="Times New Roman"/>
                <w:color w:val="000000"/>
                <w:sz w:val="20"/>
                <w:szCs w:val="20"/>
              </w:rPr>
              <w:t>pSVSL</w:t>
            </w:r>
            <w:r>
              <w:rPr>
                <w:rFonts w:eastAsia="Times New Roman"/>
                <w:color w:val="000000"/>
                <w:sz w:val="20"/>
                <w:szCs w:val="20"/>
              </w:rPr>
              <w:t>-</w:t>
            </w:r>
            <w:r w:rsidRPr="008B6017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CE29840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141413"/>
                <w:sz w:val="20"/>
                <w:szCs w:val="20"/>
              </w:rPr>
            </w:pPr>
            <w:r w:rsidRPr="00F907DA">
              <w:rPr>
                <w:color w:val="141413"/>
                <w:sz w:val="20"/>
                <w:szCs w:val="20"/>
              </w:rPr>
              <w:t xml:space="preserve">pSS170 </w:t>
            </w:r>
            <w:r w:rsidRPr="00F907DA">
              <w:rPr>
                <w:i/>
                <w:color w:val="141413"/>
                <w:sz w:val="20"/>
                <w:szCs w:val="20"/>
              </w:rPr>
              <w:t>cdgA</w:t>
            </w:r>
            <w:r w:rsidRPr="00F907DA">
              <w:rPr>
                <w:color w:val="141413"/>
                <w:sz w:val="20"/>
                <w:szCs w:val="20"/>
              </w:rPr>
              <w:t>-FLAG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BF7B0F4" w14:textId="77777777" w:rsidR="005D7F0D" w:rsidRPr="008B6017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000000"/>
                <w:sz w:val="20"/>
                <w:szCs w:val="20"/>
              </w:rPr>
            </w:pPr>
            <w:r w:rsidRPr="008B6017">
              <w:rPr>
                <w:color w:val="000000"/>
                <w:sz w:val="20"/>
                <w:szCs w:val="20"/>
              </w:rPr>
              <w:t>This study</w:t>
            </w:r>
          </w:p>
        </w:tc>
      </w:tr>
      <w:tr w:rsidR="005D7F0D" w:rsidRPr="008B6017" w14:paraId="7BB024AC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928B987" w14:textId="77777777" w:rsidR="005D7F0D" w:rsidRPr="008B6017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8B6017">
              <w:rPr>
                <w:rFonts w:eastAsia="Times New Roman"/>
                <w:color w:val="000000"/>
                <w:sz w:val="20"/>
                <w:szCs w:val="20"/>
              </w:rPr>
              <w:t>pSVSL</w:t>
            </w:r>
            <w:r>
              <w:rPr>
                <w:rFonts w:eastAsia="Times New Roman"/>
                <w:color w:val="000000"/>
                <w:sz w:val="20"/>
                <w:szCs w:val="20"/>
              </w:rPr>
              <w:t>-</w:t>
            </w:r>
            <w:r w:rsidRPr="008B6017">
              <w:rPr>
                <w:rFonts w:eastAsia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A624637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141413"/>
                <w:sz w:val="20"/>
                <w:szCs w:val="20"/>
              </w:rPr>
            </w:pPr>
            <w:r w:rsidRPr="00F907DA">
              <w:rPr>
                <w:color w:val="141413"/>
                <w:sz w:val="20"/>
                <w:szCs w:val="20"/>
              </w:rPr>
              <w:t xml:space="preserve">pSS170 </w:t>
            </w:r>
            <w:r w:rsidRPr="00F907DA">
              <w:rPr>
                <w:i/>
                <w:color w:val="141413"/>
                <w:sz w:val="20"/>
                <w:szCs w:val="20"/>
              </w:rPr>
              <w:t>cdgB</w:t>
            </w:r>
            <w:r w:rsidRPr="00F907DA">
              <w:rPr>
                <w:color w:val="141413"/>
                <w:sz w:val="20"/>
                <w:szCs w:val="20"/>
              </w:rPr>
              <w:t>-FLAG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72C5B1B" w14:textId="77777777" w:rsidR="005D7F0D" w:rsidRPr="008B6017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000000"/>
                <w:sz w:val="20"/>
                <w:szCs w:val="20"/>
              </w:rPr>
            </w:pPr>
            <w:r w:rsidRPr="008B6017">
              <w:rPr>
                <w:color w:val="000000"/>
                <w:sz w:val="20"/>
                <w:szCs w:val="20"/>
              </w:rPr>
              <w:t>This study</w:t>
            </w:r>
          </w:p>
        </w:tc>
      </w:tr>
      <w:tr w:rsidR="005D7F0D" w:rsidRPr="008B6017" w14:paraId="652B81A3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F7BE314" w14:textId="77777777" w:rsidR="005D7F0D" w:rsidRPr="008B6017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8B6017">
              <w:rPr>
                <w:rFonts w:eastAsia="Times New Roman"/>
                <w:color w:val="000000" w:themeColor="text1"/>
                <w:sz w:val="20"/>
                <w:szCs w:val="20"/>
              </w:rPr>
              <w:t>pSVSN-23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EC35533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141413"/>
                <w:sz w:val="20"/>
                <w:szCs w:val="20"/>
              </w:rPr>
            </w:pPr>
            <w:r w:rsidRPr="00F907DA">
              <w:rPr>
                <w:color w:val="141413"/>
                <w:sz w:val="20"/>
                <w:szCs w:val="20"/>
              </w:rPr>
              <w:t xml:space="preserve">pSS170 </w:t>
            </w:r>
            <w:r w:rsidRPr="00F907DA">
              <w:rPr>
                <w:i/>
                <w:color w:val="141413"/>
                <w:sz w:val="20"/>
                <w:szCs w:val="20"/>
              </w:rPr>
              <w:t>cdg</w:t>
            </w:r>
            <w:r>
              <w:rPr>
                <w:i/>
                <w:color w:val="141413"/>
                <w:sz w:val="20"/>
                <w:szCs w:val="20"/>
              </w:rPr>
              <w:t>C</w:t>
            </w:r>
            <w:r w:rsidRPr="00F907DA">
              <w:rPr>
                <w:color w:val="141413"/>
                <w:sz w:val="20"/>
                <w:szCs w:val="20"/>
              </w:rPr>
              <w:t>-FLAG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6A864AF" w14:textId="77777777" w:rsidR="005D7F0D" w:rsidRPr="008B6017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000000"/>
                <w:sz w:val="20"/>
                <w:szCs w:val="20"/>
              </w:rPr>
            </w:pPr>
            <w:r w:rsidRPr="008B6017">
              <w:rPr>
                <w:color w:val="000000"/>
                <w:sz w:val="20"/>
                <w:szCs w:val="20"/>
              </w:rPr>
              <w:t>This study</w:t>
            </w:r>
          </w:p>
        </w:tc>
      </w:tr>
      <w:tr w:rsidR="005D7F0D" w:rsidRPr="00F907DA" w14:paraId="5185D562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11931EA" w14:textId="77777777" w:rsidR="005D7F0D" w:rsidRPr="008B6017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8B6017">
              <w:rPr>
                <w:rFonts w:eastAsia="Times New Roman"/>
                <w:color w:val="000000"/>
                <w:sz w:val="20"/>
                <w:szCs w:val="20"/>
              </w:rPr>
              <w:t>pSVSL</w:t>
            </w:r>
            <w:r>
              <w:rPr>
                <w:rFonts w:eastAsia="Times New Roman"/>
                <w:color w:val="000000"/>
                <w:sz w:val="20"/>
                <w:szCs w:val="20"/>
              </w:rPr>
              <w:t>-</w:t>
            </w:r>
            <w:r w:rsidRPr="008B6017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E9CC6D5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141413"/>
                <w:sz w:val="20"/>
                <w:szCs w:val="20"/>
              </w:rPr>
            </w:pPr>
            <w:r w:rsidRPr="00F907DA">
              <w:rPr>
                <w:color w:val="141413"/>
                <w:sz w:val="20"/>
                <w:szCs w:val="20"/>
              </w:rPr>
              <w:t xml:space="preserve">pSS170 </w:t>
            </w:r>
            <w:r w:rsidRPr="00F907DA">
              <w:rPr>
                <w:i/>
                <w:color w:val="141413"/>
                <w:sz w:val="20"/>
                <w:szCs w:val="20"/>
              </w:rPr>
              <w:t>cdgD</w:t>
            </w:r>
            <w:r w:rsidRPr="00F907DA">
              <w:rPr>
                <w:color w:val="141413"/>
                <w:sz w:val="20"/>
                <w:szCs w:val="20"/>
              </w:rPr>
              <w:t>-FLAG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F84B7A3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This study</w:t>
            </w:r>
          </w:p>
        </w:tc>
      </w:tr>
      <w:tr w:rsidR="005D7F0D" w:rsidRPr="00F907DA" w14:paraId="49C0BB88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6580378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</w:rPr>
              <w:t>pSVSL</w:t>
            </w:r>
            <w:r>
              <w:rPr>
                <w:rFonts w:eastAsia="Times New Roman"/>
                <w:color w:val="000000"/>
                <w:sz w:val="20"/>
                <w:szCs w:val="20"/>
              </w:rPr>
              <w:t>-</w:t>
            </w:r>
            <w:r w:rsidRPr="00F907DA">
              <w:rPr>
                <w:rFonts w:eastAsia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989D787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141413"/>
                <w:sz w:val="20"/>
                <w:szCs w:val="20"/>
              </w:rPr>
            </w:pPr>
            <w:r w:rsidRPr="00F907DA">
              <w:rPr>
                <w:color w:val="141413"/>
                <w:sz w:val="20"/>
                <w:szCs w:val="20"/>
              </w:rPr>
              <w:t xml:space="preserve">pSS170 </w:t>
            </w:r>
            <w:r w:rsidRPr="00F907DA">
              <w:rPr>
                <w:i/>
                <w:color w:val="141413"/>
                <w:sz w:val="20"/>
                <w:szCs w:val="20"/>
              </w:rPr>
              <w:t>cdgE</w:t>
            </w:r>
            <w:r w:rsidRPr="00F907DA">
              <w:rPr>
                <w:color w:val="141413"/>
                <w:sz w:val="20"/>
                <w:szCs w:val="20"/>
              </w:rPr>
              <w:t>-FLAG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81E3414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This study</w:t>
            </w:r>
          </w:p>
        </w:tc>
      </w:tr>
      <w:tr w:rsidR="005D7F0D" w:rsidRPr="00F907DA" w14:paraId="1072FB00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1E72933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</w:rPr>
              <w:t>pSVSL</w:t>
            </w:r>
            <w:r>
              <w:rPr>
                <w:rFonts w:eastAsia="Times New Roman"/>
                <w:color w:val="000000"/>
                <w:sz w:val="20"/>
                <w:szCs w:val="20"/>
              </w:rPr>
              <w:t>-</w:t>
            </w:r>
            <w:r w:rsidRPr="00F907DA">
              <w:rPr>
                <w:rFonts w:eastAsia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C24465F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141413"/>
                <w:sz w:val="20"/>
                <w:szCs w:val="20"/>
              </w:rPr>
            </w:pPr>
            <w:r w:rsidRPr="00F907DA">
              <w:rPr>
                <w:color w:val="141413"/>
                <w:sz w:val="20"/>
                <w:szCs w:val="20"/>
              </w:rPr>
              <w:t xml:space="preserve">pSS170 </w:t>
            </w:r>
            <w:r w:rsidRPr="00F907DA">
              <w:rPr>
                <w:i/>
                <w:color w:val="141413"/>
                <w:sz w:val="20"/>
                <w:szCs w:val="20"/>
              </w:rPr>
              <w:t>cdgF</w:t>
            </w:r>
            <w:r w:rsidRPr="00F907DA">
              <w:rPr>
                <w:color w:val="141413"/>
                <w:sz w:val="20"/>
                <w:szCs w:val="20"/>
              </w:rPr>
              <w:t>-FLAG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6AC70DF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This study</w:t>
            </w:r>
          </w:p>
        </w:tc>
      </w:tr>
      <w:tr w:rsidR="005D7F0D" w:rsidRPr="00F907DA" w14:paraId="6676E6EE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613D644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  <w:shd w:val="clear" w:color="auto" w:fill="FFFFFF"/>
              </w:rPr>
              <w:t>pSVJH01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20FA912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141413"/>
                <w:sz w:val="20"/>
                <w:szCs w:val="20"/>
              </w:rPr>
            </w:pPr>
            <w:r w:rsidRPr="00F907DA">
              <w:rPr>
                <w:color w:val="141413"/>
                <w:sz w:val="20"/>
                <w:szCs w:val="20"/>
              </w:rPr>
              <w:t xml:space="preserve">pSS170 </w:t>
            </w:r>
            <w:r w:rsidRPr="00F907DA">
              <w:rPr>
                <w:i/>
                <w:color w:val="141413"/>
                <w:sz w:val="20"/>
                <w:szCs w:val="20"/>
              </w:rPr>
              <w:t>rmdA</w:t>
            </w:r>
            <w:r w:rsidRPr="00F907DA">
              <w:rPr>
                <w:color w:val="141413"/>
                <w:sz w:val="20"/>
                <w:szCs w:val="20"/>
              </w:rPr>
              <w:t>-FLAG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DD6047D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This study</w:t>
            </w:r>
          </w:p>
        </w:tc>
      </w:tr>
      <w:tr w:rsidR="005D7F0D" w:rsidRPr="00F907DA" w14:paraId="187D2CD2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A862926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  <w:shd w:val="clear" w:color="auto" w:fill="FFFFFF"/>
              </w:rPr>
              <w:t>pSVJH02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7E59E34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141413"/>
                <w:sz w:val="20"/>
                <w:szCs w:val="20"/>
              </w:rPr>
            </w:pPr>
            <w:r w:rsidRPr="00F907DA">
              <w:rPr>
                <w:color w:val="141413"/>
                <w:sz w:val="20"/>
                <w:szCs w:val="20"/>
              </w:rPr>
              <w:t xml:space="preserve">pSS170 </w:t>
            </w:r>
            <w:r w:rsidRPr="00F907DA">
              <w:rPr>
                <w:i/>
                <w:color w:val="141413"/>
                <w:sz w:val="20"/>
                <w:szCs w:val="20"/>
              </w:rPr>
              <w:t>rmdB</w:t>
            </w:r>
            <w:r w:rsidRPr="00F907DA">
              <w:rPr>
                <w:color w:val="141413"/>
                <w:sz w:val="20"/>
                <w:szCs w:val="20"/>
              </w:rPr>
              <w:t>-FLAG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EF2ED10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This study</w:t>
            </w:r>
          </w:p>
        </w:tc>
      </w:tr>
      <w:tr w:rsidR="005D7F0D" w:rsidRPr="00F907DA" w14:paraId="7828B92C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52D3C00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sz w:val="20"/>
                <w:szCs w:val="20"/>
              </w:rPr>
              <w:t>pSVNT-11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36378F6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141413"/>
                <w:sz w:val="20"/>
                <w:szCs w:val="20"/>
              </w:rPr>
            </w:pPr>
            <w:r w:rsidRPr="00F907DA">
              <w:rPr>
                <w:color w:val="141413"/>
                <w:sz w:val="20"/>
                <w:szCs w:val="20"/>
              </w:rPr>
              <w:t xml:space="preserve">pSS170 </w:t>
            </w:r>
            <w:r w:rsidRPr="00F907DA">
              <w:rPr>
                <w:i/>
                <w:color w:val="141413"/>
                <w:sz w:val="20"/>
                <w:szCs w:val="20"/>
              </w:rPr>
              <w:t>hdgA</w:t>
            </w:r>
            <w:r w:rsidRPr="00F907DA">
              <w:rPr>
                <w:color w:val="141413"/>
                <w:sz w:val="20"/>
                <w:szCs w:val="20"/>
              </w:rPr>
              <w:t>-FLAG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A24283F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This study</w:t>
            </w:r>
          </w:p>
        </w:tc>
      </w:tr>
      <w:tr w:rsidR="005D7F0D" w:rsidRPr="00F907DA" w14:paraId="64B8B79C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D54C757" w14:textId="77777777" w:rsidR="005D7F0D" w:rsidRPr="00F907DA" w:rsidRDefault="005D7F0D" w:rsidP="008E3EED">
            <w:pPr>
              <w:rPr>
                <w:rFonts w:eastAsia="Times New Roman"/>
                <w:sz w:val="20"/>
                <w:szCs w:val="20"/>
              </w:rPr>
            </w:pPr>
            <w:r w:rsidRPr="00F907DA">
              <w:rPr>
                <w:rFonts w:eastAsia="Times New Roman"/>
                <w:sz w:val="20"/>
                <w:szCs w:val="20"/>
              </w:rPr>
              <w:t>pSVNT-12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8704646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141413"/>
                <w:sz w:val="20"/>
                <w:szCs w:val="20"/>
              </w:rPr>
            </w:pPr>
            <w:r w:rsidRPr="00F907DA">
              <w:rPr>
                <w:color w:val="141413"/>
                <w:sz w:val="20"/>
                <w:szCs w:val="20"/>
              </w:rPr>
              <w:t xml:space="preserve">pSS170 </w:t>
            </w:r>
            <w:r w:rsidRPr="00F907DA">
              <w:rPr>
                <w:i/>
                <w:color w:val="141413"/>
                <w:sz w:val="20"/>
                <w:szCs w:val="20"/>
              </w:rPr>
              <w:t>hdgB</w:t>
            </w:r>
            <w:r w:rsidRPr="00F907DA">
              <w:rPr>
                <w:color w:val="141413"/>
                <w:sz w:val="20"/>
                <w:szCs w:val="20"/>
              </w:rPr>
              <w:t>-FLAG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644B3F7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This study</w:t>
            </w:r>
          </w:p>
        </w:tc>
      </w:tr>
      <w:tr w:rsidR="005D7F0D" w:rsidRPr="00F907DA" w14:paraId="4184E27F" w14:textId="77777777" w:rsidTr="008E3EED">
        <w:trPr>
          <w:trHeight w:val="314"/>
        </w:trPr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D68D44F" w14:textId="77777777" w:rsidR="005D7F0D" w:rsidRPr="00F907DA" w:rsidRDefault="005D7F0D" w:rsidP="008E3EED">
            <w:pPr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pSVSN-2</w:t>
            </w:r>
          </w:p>
        </w:tc>
        <w:tc>
          <w:tcPr>
            <w:tcW w:w="4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9A59F1C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141413"/>
                <w:sz w:val="20"/>
                <w:szCs w:val="20"/>
              </w:rPr>
            </w:pPr>
            <w:r>
              <w:rPr>
                <w:color w:val="141413"/>
                <w:sz w:val="20"/>
                <w:szCs w:val="20"/>
              </w:rPr>
              <w:t>pET15b-∆TM-</w:t>
            </w:r>
            <w:r w:rsidRPr="00BC6BC8">
              <w:rPr>
                <w:i/>
                <w:color w:val="141413"/>
                <w:sz w:val="20"/>
                <w:szCs w:val="20"/>
              </w:rPr>
              <w:t>cdgC</w:t>
            </w: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1D5C8CB" w14:textId="77777777" w:rsidR="005D7F0D" w:rsidRPr="00F907DA" w:rsidRDefault="005D7F0D" w:rsidP="008E3EED">
            <w:pPr>
              <w:widowControl w:val="0"/>
              <w:autoSpaceDE w:val="0"/>
              <w:autoSpaceDN w:val="0"/>
              <w:adjustRightInd w:val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This study</w:t>
            </w:r>
          </w:p>
        </w:tc>
      </w:tr>
    </w:tbl>
    <w:p w14:paraId="21F1F84E" w14:textId="77777777" w:rsidR="005D7F0D" w:rsidRPr="00F907DA" w:rsidRDefault="005D7F0D" w:rsidP="005D7F0D">
      <w:pPr>
        <w:rPr>
          <w:sz w:val="20"/>
          <w:szCs w:val="20"/>
        </w:rPr>
      </w:pPr>
    </w:p>
    <w:tbl>
      <w:tblPr>
        <w:tblW w:w="4890" w:type="pct"/>
        <w:tblLayout w:type="fixed"/>
        <w:tblLook w:val="04A0" w:firstRow="1" w:lastRow="0" w:firstColumn="1" w:lastColumn="0" w:noHBand="0" w:noVBand="1"/>
      </w:tblPr>
      <w:tblGrid>
        <w:gridCol w:w="2756"/>
        <w:gridCol w:w="6806"/>
      </w:tblGrid>
      <w:tr w:rsidR="005D7F0D" w:rsidRPr="00586364" w14:paraId="69E6B185" w14:textId="77777777" w:rsidTr="008E3EED">
        <w:trPr>
          <w:trHeight w:val="314"/>
        </w:trPr>
        <w:tc>
          <w:tcPr>
            <w:tcW w:w="88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CF9DD4" w14:textId="77777777" w:rsidR="005D7F0D" w:rsidRPr="00F907DA" w:rsidRDefault="005D7F0D" w:rsidP="008E3EED">
            <w:pPr>
              <w:ind w:right="-108"/>
              <w:rPr>
                <w:sz w:val="20"/>
                <w:szCs w:val="20"/>
              </w:rPr>
            </w:pPr>
            <w:r w:rsidRPr="00F907DA">
              <w:rPr>
                <w:b/>
                <w:color w:val="000000"/>
                <w:sz w:val="20"/>
                <w:szCs w:val="20"/>
              </w:rPr>
              <w:t xml:space="preserve">Oligonucleotides used for amplification of the </w:t>
            </w:r>
            <w:r w:rsidRPr="00F907DA">
              <w:rPr>
                <w:b/>
                <w:i/>
                <w:color w:val="000000"/>
                <w:sz w:val="20"/>
                <w:szCs w:val="20"/>
              </w:rPr>
              <w:t>oriT-apr</w:t>
            </w:r>
            <w:r w:rsidRPr="00F907DA">
              <w:rPr>
                <w:b/>
                <w:color w:val="000000"/>
                <w:sz w:val="20"/>
                <w:szCs w:val="20"/>
              </w:rPr>
              <w:t xml:space="preserve"> cassette with gene-specific extensions</w:t>
            </w:r>
            <w:r w:rsidRPr="00F907DA">
              <w:rPr>
                <w:b/>
                <w:sz w:val="20"/>
                <w:szCs w:val="20"/>
              </w:rPr>
              <w:t xml:space="preserve"> </w:t>
            </w:r>
          </w:p>
        </w:tc>
      </w:tr>
      <w:tr w:rsidR="005D7F0D" w:rsidRPr="00F907DA" w14:paraId="61C70508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351D8C" w14:textId="77777777" w:rsidR="005D7F0D" w:rsidRPr="00F907DA" w:rsidRDefault="005D7F0D" w:rsidP="008E3EED">
            <w:pPr>
              <w:rPr>
                <w:color w:val="000000"/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Oligonucleotide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BB62B8" w14:textId="77777777" w:rsidR="005D7F0D" w:rsidRPr="00F907DA" w:rsidRDefault="005D7F0D" w:rsidP="008E3EED">
            <w:pPr>
              <w:ind w:right="-108"/>
              <w:rPr>
                <w:color w:val="000000"/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5</w:t>
            </w:r>
            <w:r>
              <w:rPr>
                <w:sz w:val="20"/>
                <w:szCs w:val="20"/>
              </w:rPr>
              <w:sym w:font="Symbol" w:char="F0A2"/>
            </w:r>
            <w:r w:rsidRPr="00F907DA">
              <w:rPr>
                <w:sz w:val="20"/>
                <w:szCs w:val="20"/>
              </w:rPr>
              <w:t>-3</w:t>
            </w:r>
            <w:r>
              <w:rPr>
                <w:sz w:val="20"/>
                <w:szCs w:val="20"/>
              </w:rPr>
              <w:sym w:font="Symbol" w:char="F0A2"/>
            </w:r>
            <w:r w:rsidRPr="00F907DA">
              <w:rPr>
                <w:sz w:val="20"/>
                <w:szCs w:val="20"/>
              </w:rPr>
              <w:t xml:space="preserve"> Sequence</w:t>
            </w:r>
          </w:p>
        </w:tc>
      </w:tr>
      <w:tr w:rsidR="005D7F0D" w:rsidRPr="00F907DA" w14:paraId="29F7308F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18FC18" w14:textId="77777777" w:rsidR="005D7F0D" w:rsidRPr="00F907DA" w:rsidRDefault="005D7F0D" w:rsidP="008E3EED">
            <w:pPr>
              <w:rPr>
                <w:i/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lastRenderedPageBreak/>
              <w:t>cdgC</w:t>
            </w:r>
            <w:r w:rsidRPr="00F907DA">
              <w:rPr>
                <w:color w:val="000000"/>
                <w:sz w:val="20"/>
                <w:szCs w:val="20"/>
              </w:rPr>
              <w:t>_H1-P1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8BE5AE" w14:textId="77777777" w:rsidR="005D7F0D" w:rsidRPr="00F907DA" w:rsidRDefault="005D7F0D" w:rsidP="008E3EED">
            <w:pPr>
              <w:ind w:right="-108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GCGGCCGGGTGCGGTGGCGCGGCTCCGGAGGGACCGGTGATTCCGGGGATCCGTCGACC</w:t>
            </w:r>
          </w:p>
        </w:tc>
      </w:tr>
      <w:tr w:rsidR="005D7F0D" w:rsidRPr="00F907DA" w14:paraId="23602FB9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0EAA9B" w14:textId="77777777" w:rsidR="005D7F0D" w:rsidRPr="00F907DA" w:rsidRDefault="005D7F0D" w:rsidP="008E3EED">
            <w:pPr>
              <w:rPr>
                <w:i/>
                <w:iCs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cdgC</w:t>
            </w:r>
            <w:r w:rsidRPr="00F907DA">
              <w:rPr>
                <w:color w:val="000000"/>
                <w:sz w:val="20"/>
                <w:szCs w:val="20"/>
              </w:rPr>
              <w:t>_H2-P2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B3A8D1" w14:textId="77777777" w:rsidR="005D7F0D" w:rsidRPr="00F907DA" w:rsidRDefault="005D7F0D" w:rsidP="008E3EED">
            <w:pPr>
              <w:ind w:right="-108"/>
              <w:rPr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CATGGCACTGACCCTCCCTCTCCGCCCTCACCACTGTCATGTAGGCTGGAGCTGCTTC</w:t>
            </w:r>
          </w:p>
        </w:tc>
      </w:tr>
      <w:tr w:rsidR="005D7F0D" w:rsidRPr="00F907DA" w14:paraId="57F2737A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137EDC" w14:textId="77777777" w:rsidR="005D7F0D" w:rsidRPr="00F907DA" w:rsidRDefault="005D7F0D" w:rsidP="008E3EED">
            <w:pPr>
              <w:rPr>
                <w:i/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cdgD</w:t>
            </w:r>
            <w:r w:rsidRPr="00F907DA">
              <w:rPr>
                <w:color w:val="000000"/>
                <w:sz w:val="20"/>
                <w:szCs w:val="20"/>
              </w:rPr>
              <w:t>_H1-P1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F68FAB" w14:textId="77777777" w:rsidR="005D7F0D" w:rsidRPr="00F907DA" w:rsidRDefault="005D7F0D" w:rsidP="008E3EED">
            <w:pPr>
              <w:ind w:right="-108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CGTCGTCCGCGACATGCAGAAGGGCCGGTAGCGGCCATGATTCCGGGGATCCGTCGACC</w:t>
            </w:r>
          </w:p>
        </w:tc>
      </w:tr>
      <w:tr w:rsidR="005D7F0D" w:rsidRPr="00F907DA" w14:paraId="68BACE0B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44FFCB" w14:textId="77777777" w:rsidR="005D7F0D" w:rsidRPr="00F907DA" w:rsidRDefault="005D7F0D" w:rsidP="008E3EED">
            <w:pPr>
              <w:rPr>
                <w:i/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cdgD</w:t>
            </w:r>
            <w:r w:rsidRPr="00F907DA">
              <w:rPr>
                <w:color w:val="000000"/>
                <w:sz w:val="20"/>
                <w:szCs w:val="20"/>
              </w:rPr>
              <w:t>_H2-P2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15B482" w14:textId="77777777" w:rsidR="005D7F0D" w:rsidRPr="00F907DA" w:rsidRDefault="005D7F0D" w:rsidP="008E3EED">
            <w:pPr>
              <w:ind w:right="-108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CGGAAGTTTGGCGACCGAGGCCGCTCCGGGGGCCGCTCATGTAGGCTGGAGCTGCTTC</w:t>
            </w:r>
          </w:p>
        </w:tc>
      </w:tr>
      <w:tr w:rsidR="005D7F0D" w:rsidRPr="00F907DA" w14:paraId="2129439A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7F6EB6" w14:textId="77777777" w:rsidR="005D7F0D" w:rsidRPr="00F907DA" w:rsidRDefault="005D7F0D" w:rsidP="008E3EED">
            <w:pPr>
              <w:rPr>
                <w:i/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cdgE</w:t>
            </w:r>
            <w:r w:rsidRPr="00F907DA">
              <w:rPr>
                <w:color w:val="000000"/>
                <w:sz w:val="20"/>
                <w:szCs w:val="20"/>
              </w:rPr>
              <w:t>_H1-P1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C7197A" w14:textId="77777777" w:rsidR="005D7F0D" w:rsidRPr="00F907DA" w:rsidRDefault="005D7F0D" w:rsidP="008E3EED">
            <w:pPr>
              <w:ind w:right="-108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AAGGGAAAACGGATCAAACCTCCCTAAGCTGGAGGAATGATTCCGGGGATCCGTCGACC</w:t>
            </w:r>
          </w:p>
        </w:tc>
      </w:tr>
      <w:tr w:rsidR="005D7F0D" w:rsidRPr="00F907DA" w14:paraId="23A0C2F4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131C2C" w14:textId="77777777" w:rsidR="005D7F0D" w:rsidRPr="00F907DA" w:rsidRDefault="005D7F0D" w:rsidP="008E3EED">
            <w:pPr>
              <w:rPr>
                <w:i/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cdgE</w:t>
            </w:r>
            <w:r w:rsidRPr="00F907DA">
              <w:rPr>
                <w:color w:val="000000"/>
                <w:sz w:val="20"/>
                <w:szCs w:val="20"/>
              </w:rPr>
              <w:t>_H2-P2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2CAAC9" w14:textId="77777777" w:rsidR="005D7F0D" w:rsidRPr="00F907DA" w:rsidRDefault="005D7F0D" w:rsidP="008E3EED">
            <w:pPr>
              <w:ind w:right="-108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ACGCCCCCCCGAGGGGAAGCCCGCGCCCGCGGCTCCTCATGTAGGCTGGAGCTGCTTC</w:t>
            </w:r>
          </w:p>
        </w:tc>
      </w:tr>
      <w:tr w:rsidR="005D7F0D" w:rsidRPr="00F907DA" w14:paraId="51D297CC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63CDA0" w14:textId="77777777" w:rsidR="005D7F0D" w:rsidRPr="00F907DA" w:rsidRDefault="005D7F0D" w:rsidP="008E3EED">
            <w:pPr>
              <w:rPr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cdgB</w:t>
            </w:r>
            <w:r w:rsidRPr="00F907DA">
              <w:rPr>
                <w:color w:val="000000"/>
                <w:sz w:val="20"/>
                <w:szCs w:val="20"/>
              </w:rPr>
              <w:t>_H1-P1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D45BCD" w14:textId="77777777" w:rsidR="005D7F0D" w:rsidRPr="00F907DA" w:rsidRDefault="005D7F0D" w:rsidP="008E3EED">
            <w:pPr>
              <w:ind w:right="-108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CTGGAGTTGCTGTCGAGGTCTCGGGGAGAGCGAGCGATGATTCCGGGGATCCGTCGACC</w:t>
            </w:r>
          </w:p>
        </w:tc>
      </w:tr>
      <w:tr w:rsidR="005D7F0D" w:rsidRPr="00F907DA" w14:paraId="0F65186A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163C29" w14:textId="77777777" w:rsidR="005D7F0D" w:rsidRPr="00F907DA" w:rsidRDefault="005D7F0D" w:rsidP="008E3EED">
            <w:pPr>
              <w:rPr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cdgB</w:t>
            </w:r>
            <w:r w:rsidRPr="00F907DA">
              <w:rPr>
                <w:color w:val="000000"/>
                <w:sz w:val="20"/>
                <w:szCs w:val="20"/>
              </w:rPr>
              <w:t>_H2-P2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0EBC92" w14:textId="77777777" w:rsidR="005D7F0D" w:rsidRPr="00F907DA" w:rsidRDefault="005D7F0D" w:rsidP="008E3EED">
            <w:pPr>
              <w:ind w:right="-108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CGAGCCCCCGAAGCGGCCCCGGGCGTGTCAGGAGCCTCATGTAGGCTGGAGCTGCTTC</w:t>
            </w:r>
          </w:p>
        </w:tc>
      </w:tr>
      <w:tr w:rsidR="005D7F0D" w:rsidRPr="00F907DA" w14:paraId="4BBA7571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665926" w14:textId="77777777" w:rsidR="005D7F0D" w:rsidRPr="00F907DA" w:rsidRDefault="005D7F0D" w:rsidP="008E3EED">
            <w:pPr>
              <w:rPr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cdgA</w:t>
            </w:r>
            <w:r w:rsidRPr="00F907DA">
              <w:rPr>
                <w:color w:val="000000"/>
                <w:sz w:val="20"/>
                <w:szCs w:val="20"/>
              </w:rPr>
              <w:t>_H1-P1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76DAF3" w14:textId="77777777" w:rsidR="005D7F0D" w:rsidRPr="00F907DA" w:rsidRDefault="005D7F0D" w:rsidP="008E3EED">
            <w:pPr>
              <w:ind w:right="-108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ACATGTGACCGGCCCGACTGCACTACGGGAGCGAGCGTGATTCCGGGGATCCGTCGACC</w:t>
            </w:r>
          </w:p>
        </w:tc>
      </w:tr>
      <w:tr w:rsidR="005D7F0D" w:rsidRPr="00F907DA" w14:paraId="2224285D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384FBC" w14:textId="77777777" w:rsidR="005D7F0D" w:rsidRPr="00F907DA" w:rsidRDefault="005D7F0D" w:rsidP="008E3EED">
            <w:pPr>
              <w:rPr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cdgA</w:t>
            </w:r>
            <w:r w:rsidRPr="00F907DA">
              <w:rPr>
                <w:color w:val="000000"/>
                <w:sz w:val="20"/>
                <w:szCs w:val="20"/>
              </w:rPr>
              <w:t>_H2-P2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57B76A" w14:textId="77777777" w:rsidR="005D7F0D" w:rsidRPr="00F907DA" w:rsidRDefault="005D7F0D" w:rsidP="008E3EED">
            <w:pPr>
              <w:ind w:right="-108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TGCCTACCGCTCAGACCCGTACCGGCTCCGTACCGTTCATGTAGGCTGGAGCTGCTTC</w:t>
            </w:r>
          </w:p>
        </w:tc>
      </w:tr>
      <w:tr w:rsidR="005D7F0D" w:rsidRPr="00F907DA" w14:paraId="02DC2FCA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2D3CDE" w14:textId="77777777" w:rsidR="005D7F0D" w:rsidRPr="00F907DA" w:rsidRDefault="005D7F0D" w:rsidP="008E3EED">
            <w:pPr>
              <w:rPr>
                <w:i/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cdgF</w:t>
            </w:r>
            <w:r w:rsidRPr="00F907DA">
              <w:rPr>
                <w:color w:val="000000"/>
                <w:sz w:val="20"/>
                <w:szCs w:val="20"/>
              </w:rPr>
              <w:t>_H1-P1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84FC9F" w14:textId="77777777" w:rsidR="005D7F0D" w:rsidRPr="00F907DA" w:rsidRDefault="005D7F0D" w:rsidP="008E3EED">
            <w:pPr>
              <w:ind w:right="-108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CCCGACTCCGTCGCCGAGGGGACCCGGCTCCTGCCCGTGATTCCGGGGATCCGTCGACC</w:t>
            </w:r>
          </w:p>
        </w:tc>
      </w:tr>
      <w:tr w:rsidR="005D7F0D" w:rsidRPr="00F907DA" w14:paraId="735BB80C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220B8F" w14:textId="77777777" w:rsidR="005D7F0D" w:rsidRPr="00F907DA" w:rsidRDefault="005D7F0D" w:rsidP="008E3EED">
            <w:pPr>
              <w:rPr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cdgF</w:t>
            </w:r>
            <w:r w:rsidRPr="00F907DA">
              <w:rPr>
                <w:color w:val="000000"/>
                <w:sz w:val="20"/>
                <w:szCs w:val="20"/>
              </w:rPr>
              <w:t>_H2-P2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22491D" w14:textId="77777777" w:rsidR="005D7F0D" w:rsidRPr="00F907DA" w:rsidRDefault="005D7F0D" w:rsidP="008E3EED">
            <w:pPr>
              <w:ind w:right="-108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GGGGCGGCGCCGGCGGGCGCGGCCCGGTCCCGTGCGTCATGTAGGCTGGAGCTGCTTC</w:t>
            </w:r>
          </w:p>
        </w:tc>
      </w:tr>
      <w:tr w:rsidR="005D7F0D" w:rsidRPr="00F907DA" w14:paraId="000C822D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B08E63" w14:textId="77777777" w:rsidR="005D7F0D" w:rsidRPr="00F907DA" w:rsidRDefault="005D7F0D" w:rsidP="008E3EED">
            <w:pPr>
              <w:rPr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rmdB</w:t>
            </w:r>
            <w:r w:rsidRPr="00F907DA">
              <w:rPr>
                <w:color w:val="000000"/>
                <w:sz w:val="20"/>
                <w:szCs w:val="20"/>
              </w:rPr>
              <w:t>_H1-P1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532057" w14:textId="77777777" w:rsidR="005D7F0D" w:rsidRPr="00F907DA" w:rsidRDefault="005D7F0D" w:rsidP="008E3EED">
            <w:pPr>
              <w:ind w:right="-108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ACACCGACGGCACCGCCGCCTGTGAGAGGGACGGAAATGATTCCGGGGATCCGTCGACC</w:t>
            </w:r>
          </w:p>
        </w:tc>
      </w:tr>
      <w:tr w:rsidR="005D7F0D" w:rsidRPr="00F907DA" w14:paraId="1401972B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EAA048" w14:textId="77777777" w:rsidR="005D7F0D" w:rsidRPr="00F907DA" w:rsidRDefault="005D7F0D" w:rsidP="008E3EED">
            <w:pPr>
              <w:rPr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rmdB</w:t>
            </w:r>
            <w:r w:rsidRPr="00F907DA">
              <w:rPr>
                <w:color w:val="000000"/>
                <w:sz w:val="20"/>
                <w:szCs w:val="20"/>
              </w:rPr>
              <w:t>_H2-P2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13E33F" w14:textId="77777777" w:rsidR="005D7F0D" w:rsidRPr="00F907DA" w:rsidRDefault="005D7F0D" w:rsidP="008E3EED">
            <w:pPr>
              <w:ind w:right="-108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GGTTTGCCCGGGGTCGTCGCGCCGGGGTGACACGGCCTATGTAGGCTGGAGCTGCTTC</w:t>
            </w:r>
          </w:p>
        </w:tc>
      </w:tr>
      <w:tr w:rsidR="005D7F0D" w:rsidRPr="00F907DA" w14:paraId="2C8B6110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1117B4" w14:textId="77777777" w:rsidR="005D7F0D" w:rsidRPr="00F907DA" w:rsidRDefault="005D7F0D" w:rsidP="008E3EED">
            <w:pPr>
              <w:rPr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rmdA</w:t>
            </w:r>
            <w:r w:rsidRPr="00F907DA">
              <w:rPr>
                <w:color w:val="000000"/>
                <w:sz w:val="20"/>
                <w:szCs w:val="20"/>
              </w:rPr>
              <w:t>_H1-P1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C70804" w14:textId="77777777" w:rsidR="005D7F0D" w:rsidRPr="00F907DA" w:rsidRDefault="005D7F0D" w:rsidP="008E3EED">
            <w:pPr>
              <w:ind w:right="-108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CGCCTTCTCCGGTTTCGCAGGGGTGGGGCGCAAGGCGTGATTCCGGGGATCCGTCGACC</w:t>
            </w:r>
          </w:p>
        </w:tc>
      </w:tr>
      <w:tr w:rsidR="005D7F0D" w:rsidRPr="00F907DA" w14:paraId="54FDBBD4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1773F5" w14:textId="77777777" w:rsidR="005D7F0D" w:rsidRPr="00F907DA" w:rsidRDefault="005D7F0D" w:rsidP="008E3EED">
            <w:pPr>
              <w:rPr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lastRenderedPageBreak/>
              <w:t>rmdA</w:t>
            </w:r>
            <w:r w:rsidRPr="00F907DA">
              <w:rPr>
                <w:color w:val="000000"/>
                <w:sz w:val="20"/>
                <w:szCs w:val="20"/>
              </w:rPr>
              <w:t>_H2-P2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C87357" w14:textId="77777777" w:rsidR="005D7F0D" w:rsidRPr="00F907DA" w:rsidRDefault="005D7F0D" w:rsidP="008E3EED">
            <w:pPr>
              <w:ind w:right="-108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CTTCGCGCGGGGAGGCCGGTTTCGTGCGTCCGGGTCTCATGTAGGCTGGAGCTGCTTC</w:t>
            </w:r>
          </w:p>
        </w:tc>
      </w:tr>
      <w:tr w:rsidR="005D7F0D" w:rsidRPr="00F907DA" w14:paraId="6BAFB8C2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1B8B29" w14:textId="77777777" w:rsidR="005D7F0D" w:rsidRPr="00F907DA" w:rsidRDefault="005D7F0D" w:rsidP="008E3EED">
            <w:pPr>
              <w:rPr>
                <w:i/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hdgA</w:t>
            </w:r>
            <w:r w:rsidRPr="00F907DA">
              <w:rPr>
                <w:color w:val="000000"/>
                <w:sz w:val="20"/>
                <w:szCs w:val="20"/>
              </w:rPr>
              <w:t>_H1-P1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B660E3" w14:textId="77777777" w:rsidR="005D7F0D" w:rsidRPr="00F907DA" w:rsidRDefault="005D7F0D" w:rsidP="008E3EED">
            <w:pPr>
              <w:ind w:right="-108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 w:themeColor="text1"/>
                <w:sz w:val="20"/>
                <w:szCs w:val="20"/>
              </w:rPr>
              <w:t>GCGGCACGCCCGCGACGGCCTCCCGCGTATATCAGCTTGATTCCGGGGATCCGTCGACC</w:t>
            </w:r>
          </w:p>
        </w:tc>
      </w:tr>
      <w:tr w:rsidR="005D7F0D" w:rsidRPr="00F907DA" w14:paraId="4B83B41E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4FD194" w14:textId="77777777" w:rsidR="005D7F0D" w:rsidRPr="00F907DA" w:rsidRDefault="005D7F0D" w:rsidP="008E3EED">
            <w:pPr>
              <w:rPr>
                <w:i/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hdgA</w:t>
            </w:r>
            <w:r w:rsidRPr="00F907DA">
              <w:rPr>
                <w:color w:val="000000"/>
                <w:sz w:val="20"/>
                <w:szCs w:val="20"/>
              </w:rPr>
              <w:t>_H2-P2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27F235" w14:textId="77777777" w:rsidR="005D7F0D" w:rsidRPr="00F907DA" w:rsidRDefault="005D7F0D" w:rsidP="008E3EED">
            <w:pPr>
              <w:ind w:right="-108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 w:themeColor="text1"/>
                <w:sz w:val="20"/>
                <w:szCs w:val="20"/>
              </w:rPr>
              <w:t>TCATGCGCGTTCCCTGGGCCGGGGCGGCAGCGGCGCGCC</w:t>
            </w:r>
            <w:r w:rsidRPr="00F907DA">
              <w:rPr>
                <w:color w:val="000000" w:themeColor="text1"/>
                <w:sz w:val="20"/>
                <w:szCs w:val="20"/>
                <w:lang w:eastAsia="ja-JP"/>
              </w:rPr>
              <w:t>TGTAGGCTGGAGCTGCTTC</w:t>
            </w:r>
          </w:p>
        </w:tc>
      </w:tr>
      <w:tr w:rsidR="005D7F0D" w:rsidRPr="00F907DA" w14:paraId="6D22726E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A1CD13" w14:textId="77777777" w:rsidR="005D7F0D" w:rsidRPr="00F907DA" w:rsidRDefault="005D7F0D" w:rsidP="008E3EED">
            <w:pPr>
              <w:rPr>
                <w:i/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hdgB</w:t>
            </w:r>
            <w:r w:rsidRPr="00F907DA">
              <w:rPr>
                <w:color w:val="000000"/>
                <w:sz w:val="20"/>
                <w:szCs w:val="20"/>
              </w:rPr>
              <w:t>_H1-P1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451423" w14:textId="77777777" w:rsidR="005D7F0D" w:rsidRPr="00F907DA" w:rsidRDefault="005D7F0D" w:rsidP="008E3EED">
            <w:pPr>
              <w:ind w:right="-108"/>
              <w:rPr>
                <w:color w:val="000000" w:themeColor="text1"/>
                <w:sz w:val="20"/>
                <w:szCs w:val="20"/>
              </w:rPr>
            </w:pPr>
            <w:r w:rsidRPr="00F907DA">
              <w:rPr>
                <w:color w:val="000000" w:themeColor="text1"/>
                <w:sz w:val="20"/>
                <w:szCs w:val="20"/>
              </w:rPr>
              <w:t>CCCGGCGCCCTCACCGTCGGCGCCGTGCACGGGGCCGCCATTCCGGGGATCCGTCGACC</w:t>
            </w:r>
          </w:p>
        </w:tc>
      </w:tr>
      <w:tr w:rsidR="005D7F0D" w:rsidRPr="00F907DA" w14:paraId="04433554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8CDF7E" w14:textId="77777777" w:rsidR="005D7F0D" w:rsidRPr="00F907DA" w:rsidRDefault="005D7F0D" w:rsidP="008E3EED">
            <w:pPr>
              <w:rPr>
                <w:i/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hdgB</w:t>
            </w:r>
            <w:r w:rsidRPr="00F907DA">
              <w:rPr>
                <w:color w:val="000000"/>
                <w:sz w:val="20"/>
                <w:szCs w:val="20"/>
              </w:rPr>
              <w:t>_H2-P2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66D698" w14:textId="77777777" w:rsidR="005D7F0D" w:rsidRPr="00F907DA" w:rsidRDefault="005D7F0D" w:rsidP="008E3EED">
            <w:pPr>
              <w:ind w:right="-108"/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 w:themeColor="text1"/>
                <w:sz w:val="20"/>
                <w:szCs w:val="20"/>
              </w:rPr>
              <w:t>CCATGCCCGGTCGGACGCGCGCTCATTACCCATGGGTTA</w:t>
            </w:r>
            <w:r w:rsidRPr="00F907DA">
              <w:rPr>
                <w:color w:val="000000" w:themeColor="text1"/>
                <w:sz w:val="20"/>
                <w:szCs w:val="20"/>
                <w:lang w:eastAsia="ja-JP"/>
              </w:rPr>
              <w:t>TGTAGGCTGGAGCTGCTTC</w:t>
            </w:r>
          </w:p>
        </w:tc>
      </w:tr>
      <w:tr w:rsidR="005D7F0D" w:rsidRPr="00586364" w14:paraId="33E4EBED" w14:textId="77777777" w:rsidTr="008E3EED">
        <w:trPr>
          <w:trHeight w:val="314"/>
        </w:trPr>
        <w:tc>
          <w:tcPr>
            <w:tcW w:w="88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617C29" w14:textId="77777777" w:rsidR="005D7F0D" w:rsidRPr="00F907DA" w:rsidRDefault="005D7F0D" w:rsidP="008E3EED">
            <w:pPr>
              <w:ind w:right="-108"/>
              <w:rPr>
                <w:sz w:val="20"/>
                <w:szCs w:val="20"/>
              </w:rPr>
            </w:pPr>
            <w:r w:rsidRPr="00F907DA">
              <w:rPr>
                <w:b/>
                <w:color w:val="000000"/>
                <w:sz w:val="20"/>
                <w:szCs w:val="20"/>
              </w:rPr>
              <w:t>Oligonucleotides used for verification of deletion mutants</w:t>
            </w:r>
          </w:p>
        </w:tc>
      </w:tr>
      <w:tr w:rsidR="005D7F0D" w:rsidRPr="00F907DA" w14:paraId="67F5D864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3BAB23" w14:textId="77777777" w:rsidR="005D7F0D" w:rsidRPr="00F907DA" w:rsidRDefault="005D7F0D" w:rsidP="008E3EED">
            <w:pPr>
              <w:ind w:left="138" w:hanging="138"/>
              <w:rPr>
                <w:sz w:val="20"/>
                <w:szCs w:val="20"/>
              </w:rPr>
            </w:pPr>
            <w:r w:rsidRPr="00F907DA">
              <w:rPr>
                <w:i/>
                <w:sz w:val="20"/>
                <w:szCs w:val="20"/>
              </w:rPr>
              <w:t>cdgC</w:t>
            </w:r>
            <w:r w:rsidRPr="00F907DA">
              <w:rPr>
                <w:sz w:val="20"/>
                <w:szCs w:val="20"/>
              </w:rPr>
              <w:t>-HindIII-MS82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216393" w14:textId="77777777" w:rsidR="005D7F0D" w:rsidRPr="00F907DA" w:rsidRDefault="005D7F0D" w:rsidP="008E3EED">
            <w:pPr>
              <w:ind w:left="138" w:hanging="138"/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GGTGGTAAGCTTGTCACGGAGAGTACTGCCAC</w:t>
            </w:r>
          </w:p>
        </w:tc>
      </w:tr>
      <w:tr w:rsidR="005D7F0D" w:rsidRPr="00F907DA" w14:paraId="189D8538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7B53EF" w14:textId="77777777" w:rsidR="005D7F0D" w:rsidRPr="00F907DA" w:rsidRDefault="005D7F0D" w:rsidP="008E3EED">
            <w:pPr>
              <w:ind w:left="138" w:hanging="138"/>
              <w:rPr>
                <w:i/>
                <w:iCs/>
                <w:sz w:val="20"/>
                <w:szCs w:val="20"/>
              </w:rPr>
            </w:pPr>
            <w:r w:rsidRPr="00F907DA">
              <w:rPr>
                <w:i/>
                <w:sz w:val="20"/>
                <w:szCs w:val="20"/>
              </w:rPr>
              <w:t>cdgC</w:t>
            </w:r>
            <w:r w:rsidRPr="00F907DA">
              <w:rPr>
                <w:sz w:val="20"/>
                <w:szCs w:val="20"/>
              </w:rPr>
              <w:t>-KpnI-MS82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4FEF55" w14:textId="77777777" w:rsidR="005D7F0D" w:rsidRPr="00F907DA" w:rsidRDefault="005D7F0D" w:rsidP="008E3EED">
            <w:pPr>
              <w:ind w:left="138" w:hanging="138"/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AGTAGTGGTACCCATCTCTTCTCGAAGCAGAG</w:t>
            </w:r>
          </w:p>
        </w:tc>
      </w:tr>
      <w:tr w:rsidR="005D7F0D" w:rsidRPr="00F907DA" w14:paraId="48E7069C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0C7A0D" w14:textId="77777777" w:rsidR="005D7F0D" w:rsidRPr="00F907DA" w:rsidRDefault="005D7F0D" w:rsidP="008E3EED">
            <w:pPr>
              <w:ind w:left="138" w:hanging="138"/>
              <w:rPr>
                <w:i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cdgD</w:t>
            </w:r>
            <w:r w:rsidRPr="00F907DA">
              <w:rPr>
                <w:sz w:val="20"/>
                <w:szCs w:val="20"/>
              </w:rPr>
              <w:t>-test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B33437" w14:textId="77777777" w:rsidR="005D7F0D" w:rsidRPr="00F907DA" w:rsidRDefault="005D7F0D" w:rsidP="008E3EED">
            <w:pPr>
              <w:ind w:left="138" w:hanging="138"/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GACACCACGATCAACAAGTAG</w:t>
            </w:r>
          </w:p>
        </w:tc>
      </w:tr>
      <w:tr w:rsidR="005D7F0D" w:rsidRPr="00F907DA" w14:paraId="66B5BDCA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F56669" w14:textId="77777777" w:rsidR="005D7F0D" w:rsidRPr="00F907DA" w:rsidRDefault="005D7F0D" w:rsidP="008E3EED">
            <w:pPr>
              <w:ind w:left="138" w:hanging="138"/>
              <w:rPr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cdgD</w:t>
            </w:r>
            <w:r w:rsidRPr="00F907DA">
              <w:rPr>
                <w:color w:val="000000"/>
                <w:sz w:val="20"/>
                <w:szCs w:val="20"/>
              </w:rPr>
              <w:t>-KpnI-MS82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66BEE3" w14:textId="77777777" w:rsidR="005D7F0D" w:rsidRPr="00F907DA" w:rsidRDefault="005D7F0D" w:rsidP="008E3EED">
            <w:pPr>
              <w:ind w:left="138" w:hanging="138"/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AGTAGTGGTACCGTAGCGAAGCCGTCGCAGTC</w:t>
            </w:r>
          </w:p>
        </w:tc>
      </w:tr>
      <w:tr w:rsidR="005D7F0D" w:rsidRPr="00F907DA" w14:paraId="272898E7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3ED87B" w14:textId="77777777" w:rsidR="005D7F0D" w:rsidRPr="00F907DA" w:rsidRDefault="005D7F0D" w:rsidP="008E3EED">
            <w:pPr>
              <w:ind w:left="138" w:hanging="138"/>
              <w:rPr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cdgE</w:t>
            </w:r>
            <w:r w:rsidRPr="00F907DA">
              <w:rPr>
                <w:color w:val="000000"/>
                <w:sz w:val="20"/>
                <w:szCs w:val="20"/>
              </w:rPr>
              <w:t>-test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03C851" w14:textId="77777777" w:rsidR="005D7F0D" w:rsidRPr="00F907DA" w:rsidRDefault="005D7F0D" w:rsidP="008E3EED">
            <w:pPr>
              <w:ind w:left="138" w:hanging="138"/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CCTTCAACGAGAAGCGGAAG</w:t>
            </w:r>
          </w:p>
        </w:tc>
      </w:tr>
      <w:tr w:rsidR="005D7F0D" w:rsidRPr="00F907DA" w14:paraId="21F1E479" w14:textId="77777777" w:rsidTr="008E3EED">
        <w:trPr>
          <w:trHeight w:val="470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7EA8B6" w14:textId="77777777" w:rsidR="005D7F0D" w:rsidRPr="00F907DA" w:rsidRDefault="005D7F0D" w:rsidP="008E3EED">
            <w:pPr>
              <w:ind w:left="138" w:hanging="138"/>
              <w:rPr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cdgE</w:t>
            </w:r>
            <w:r w:rsidRPr="00F907DA">
              <w:rPr>
                <w:color w:val="000000"/>
                <w:sz w:val="20"/>
                <w:szCs w:val="20"/>
              </w:rPr>
              <w:t>-test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1B434F" w14:textId="77777777" w:rsidR="005D7F0D" w:rsidRPr="00F907DA" w:rsidRDefault="005D7F0D" w:rsidP="008E3EED">
            <w:pPr>
              <w:ind w:left="138" w:hanging="138"/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CAGCACCCTACGGATTGAAG</w:t>
            </w:r>
          </w:p>
        </w:tc>
      </w:tr>
      <w:tr w:rsidR="005D7F0D" w:rsidRPr="00F907DA" w14:paraId="3D069267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D6C754" w14:textId="77777777" w:rsidR="005D7F0D" w:rsidRPr="00F907DA" w:rsidRDefault="005D7F0D" w:rsidP="008E3EED">
            <w:pPr>
              <w:ind w:left="138" w:hanging="138"/>
              <w:rPr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cdgB</w:t>
            </w:r>
            <w:r w:rsidRPr="00F907DA">
              <w:rPr>
                <w:color w:val="000000"/>
                <w:sz w:val="20"/>
                <w:szCs w:val="20"/>
              </w:rPr>
              <w:t>-HindIII-MS82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A9C565" w14:textId="77777777" w:rsidR="005D7F0D" w:rsidRPr="00F907DA" w:rsidRDefault="005D7F0D" w:rsidP="008E3EED">
            <w:pPr>
              <w:ind w:left="138" w:hanging="138"/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GGTGGTAAGCTTCACACCCGCACGCTAGTC</w:t>
            </w:r>
          </w:p>
        </w:tc>
      </w:tr>
      <w:tr w:rsidR="005D7F0D" w:rsidRPr="00F907DA" w14:paraId="03589C71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2B43AC" w14:textId="77777777" w:rsidR="005D7F0D" w:rsidRPr="00F907DA" w:rsidRDefault="005D7F0D" w:rsidP="008E3EED">
            <w:pPr>
              <w:ind w:left="138" w:hanging="138"/>
              <w:rPr>
                <w:i/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cdgB-</w:t>
            </w:r>
            <w:r w:rsidRPr="00F907DA">
              <w:rPr>
                <w:color w:val="000000"/>
                <w:sz w:val="20"/>
                <w:szCs w:val="20"/>
              </w:rPr>
              <w:t>KpnI-MS82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CFF78C" w14:textId="77777777" w:rsidR="005D7F0D" w:rsidRPr="00F907DA" w:rsidRDefault="005D7F0D" w:rsidP="008E3EED">
            <w:pPr>
              <w:ind w:left="138" w:hanging="138"/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AGTAGTGGTACCGGTTCCTCTCCATGCTCGC</w:t>
            </w:r>
          </w:p>
        </w:tc>
      </w:tr>
      <w:tr w:rsidR="005D7F0D" w:rsidRPr="00F907DA" w14:paraId="1C6224A5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7641B6" w14:textId="77777777" w:rsidR="005D7F0D" w:rsidRPr="00F907DA" w:rsidRDefault="005D7F0D" w:rsidP="008E3EED">
            <w:pPr>
              <w:ind w:left="138" w:hanging="138"/>
              <w:rPr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cdgA</w:t>
            </w:r>
            <w:r w:rsidRPr="00F907DA">
              <w:rPr>
                <w:color w:val="000000"/>
                <w:sz w:val="20"/>
                <w:szCs w:val="20"/>
              </w:rPr>
              <w:t>-HindIII-MS82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C3D8D4" w14:textId="77777777" w:rsidR="005D7F0D" w:rsidRPr="00F907DA" w:rsidRDefault="005D7F0D" w:rsidP="008E3EED">
            <w:pPr>
              <w:ind w:left="138" w:hanging="138"/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GGTGGTAAGCTTCACGTGGACCTCCGGTTCG</w:t>
            </w:r>
          </w:p>
        </w:tc>
      </w:tr>
      <w:tr w:rsidR="005D7F0D" w:rsidRPr="00F907DA" w14:paraId="7F4D6B42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24896E" w14:textId="77777777" w:rsidR="005D7F0D" w:rsidRPr="00F907DA" w:rsidRDefault="005D7F0D" w:rsidP="008E3EED">
            <w:pPr>
              <w:ind w:left="138" w:hanging="138"/>
              <w:rPr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cdgA</w:t>
            </w:r>
            <w:r w:rsidRPr="00F907DA">
              <w:rPr>
                <w:color w:val="000000"/>
                <w:sz w:val="20"/>
                <w:szCs w:val="20"/>
              </w:rPr>
              <w:t>-KpnI-MS82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B949B5" w14:textId="77777777" w:rsidR="005D7F0D" w:rsidRPr="00F907DA" w:rsidRDefault="005D7F0D" w:rsidP="008E3EED">
            <w:pPr>
              <w:ind w:left="138" w:hanging="138"/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AGTAGTGGTACCCGCTGAGTCCCGCATGAAC</w:t>
            </w:r>
          </w:p>
        </w:tc>
      </w:tr>
      <w:tr w:rsidR="005D7F0D" w:rsidRPr="00F907DA" w14:paraId="01F6A042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18C041" w14:textId="77777777" w:rsidR="005D7F0D" w:rsidRPr="00F907DA" w:rsidRDefault="005D7F0D" w:rsidP="008E3EED">
            <w:pPr>
              <w:ind w:left="138" w:hanging="138"/>
              <w:rPr>
                <w:i/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cdgF</w:t>
            </w:r>
            <w:r w:rsidRPr="00F907DA">
              <w:rPr>
                <w:color w:val="000000"/>
                <w:sz w:val="20"/>
                <w:szCs w:val="20"/>
              </w:rPr>
              <w:t>-test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94726D" w14:textId="77777777" w:rsidR="005D7F0D" w:rsidRPr="00F907DA" w:rsidRDefault="005D7F0D" w:rsidP="008E3EED">
            <w:pPr>
              <w:ind w:left="138" w:hanging="138"/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CTGCCACACCGACGAGCTGAC</w:t>
            </w:r>
          </w:p>
        </w:tc>
      </w:tr>
      <w:tr w:rsidR="005D7F0D" w:rsidRPr="00F907DA" w14:paraId="6B4E5451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6EC397" w14:textId="77777777" w:rsidR="005D7F0D" w:rsidRPr="00F907DA" w:rsidRDefault="005D7F0D" w:rsidP="008E3EED">
            <w:pPr>
              <w:ind w:left="138" w:hanging="138"/>
              <w:rPr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cdgF</w:t>
            </w:r>
            <w:r w:rsidRPr="00F907DA">
              <w:rPr>
                <w:color w:val="000000"/>
                <w:sz w:val="20"/>
                <w:szCs w:val="20"/>
              </w:rPr>
              <w:t>-test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5259DD" w14:textId="77777777" w:rsidR="005D7F0D" w:rsidRPr="00F907DA" w:rsidRDefault="005D7F0D" w:rsidP="008E3EED">
            <w:pPr>
              <w:ind w:left="138" w:hanging="138"/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GCATCAGCGGATAGAGGTTG</w:t>
            </w:r>
          </w:p>
        </w:tc>
      </w:tr>
      <w:tr w:rsidR="005D7F0D" w:rsidRPr="00F907DA" w14:paraId="68F9906E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0589E2" w14:textId="77777777" w:rsidR="005D7F0D" w:rsidRPr="00F907DA" w:rsidRDefault="005D7F0D" w:rsidP="008E3EED">
            <w:pPr>
              <w:ind w:left="138" w:hanging="138"/>
              <w:rPr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rmdB</w:t>
            </w:r>
            <w:r w:rsidRPr="00F907DA">
              <w:rPr>
                <w:color w:val="000000"/>
                <w:sz w:val="20"/>
                <w:szCs w:val="20"/>
              </w:rPr>
              <w:t>-HindIII-MS82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8770A6" w14:textId="77777777" w:rsidR="005D7F0D" w:rsidRPr="00F907DA" w:rsidRDefault="005D7F0D" w:rsidP="008E3EED">
            <w:pPr>
              <w:ind w:left="138" w:hanging="138"/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GGTGGTAAGCTTGAAGCTCACCCGTTCGGCG</w:t>
            </w:r>
          </w:p>
        </w:tc>
      </w:tr>
      <w:tr w:rsidR="005D7F0D" w:rsidRPr="00F907DA" w14:paraId="0BCC4DF1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26BD07" w14:textId="77777777" w:rsidR="005D7F0D" w:rsidRPr="00F907DA" w:rsidRDefault="005D7F0D" w:rsidP="008E3EED">
            <w:pPr>
              <w:ind w:left="138" w:hanging="138"/>
              <w:rPr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lastRenderedPageBreak/>
              <w:t>rmdB</w:t>
            </w:r>
            <w:r w:rsidRPr="00F907DA">
              <w:rPr>
                <w:color w:val="000000"/>
                <w:sz w:val="20"/>
                <w:szCs w:val="20"/>
              </w:rPr>
              <w:t>-KpnI-MS82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2E930D" w14:textId="77777777" w:rsidR="005D7F0D" w:rsidRPr="00F907DA" w:rsidRDefault="005D7F0D" w:rsidP="008E3EED">
            <w:pPr>
              <w:ind w:left="138" w:hanging="138"/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AGTAGTGGTACCGGTGAGCTTGATGGTGTGG</w:t>
            </w:r>
          </w:p>
        </w:tc>
      </w:tr>
      <w:tr w:rsidR="005D7F0D" w:rsidRPr="00F907DA" w14:paraId="50576EAD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D6BF8A" w14:textId="77777777" w:rsidR="005D7F0D" w:rsidRPr="00F907DA" w:rsidRDefault="005D7F0D" w:rsidP="008E3EED">
            <w:pPr>
              <w:ind w:left="138" w:hanging="138"/>
              <w:rPr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rmdA</w:t>
            </w:r>
            <w:r w:rsidRPr="00F907DA">
              <w:rPr>
                <w:color w:val="000000"/>
                <w:sz w:val="20"/>
                <w:szCs w:val="20"/>
              </w:rPr>
              <w:t>-test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7ED252" w14:textId="77777777" w:rsidR="005D7F0D" w:rsidRPr="00F907DA" w:rsidRDefault="005D7F0D" w:rsidP="008E3EED">
            <w:pPr>
              <w:ind w:left="138" w:hanging="138"/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TCGTCCTCACCCACGCCTC</w:t>
            </w:r>
          </w:p>
        </w:tc>
      </w:tr>
      <w:tr w:rsidR="005D7F0D" w:rsidRPr="00F907DA" w14:paraId="4B678A95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3DC959" w14:textId="77777777" w:rsidR="005D7F0D" w:rsidRPr="00F907DA" w:rsidRDefault="005D7F0D" w:rsidP="008E3EED">
            <w:pPr>
              <w:ind w:left="138" w:hanging="138"/>
              <w:rPr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rmdA</w:t>
            </w:r>
            <w:r w:rsidRPr="00F907DA">
              <w:rPr>
                <w:color w:val="000000"/>
                <w:sz w:val="20"/>
                <w:szCs w:val="20"/>
              </w:rPr>
              <w:t>-test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6247C0" w14:textId="77777777" w:rsidR="005D7F0D" w:rsidRPr="00F907DA" w:rsidRDefault="005D7F0D" w:rsidP="008E3EED">
            <w:pPr>
              <w:ind w:left="138" w:hanging="138"/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TGAGTGTTACCGTCCTACCG</w:t>
            </w:r>
          </w:p>
        </w:tc>
      </w:tr>
      <w:tr w:rsidR="005D7F0D" w:rsidRPr="00F907DA" w14:paraId="65C3E2E9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3C5D74" w14:textId="77777777" w:rsidR="005D7F0D" w:rsidRPr="00F907DA" w:rsidRDefault="005D7F0D" w:rsidP="008E3EED">
            <w:pPr>
              <w:ind w:left="138" w:hanging="138"/>
              <w:rPr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hdgA</w:t>
            </w:r>
            <w:r w:rsidRPr="00F907DA">
              <w:rPr>
                <w:color w:val="000000"/>
                <w:sz w:val="20"/>
                <w:szCs w:val="20"/>
              </w:rPr>
              <w:t>-test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DA177D" w14:textId="77777777" w:rsidR="005D7F0D" w:rsidRPr="00F907DA" w:rsidRDefault="005D7F0D" w:rsidP="008E3EED">
            <w:pPr>
              <w:ind w:left="138" w:hanging="138"/>
              <w:rPr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GCAGCGACGACGTCCCCAC</w:t>
            </w:r>
          </w:p>
        </w:tc>
      </w:tr>
      <w:tr w:rsidR="005D7F0D" w:rsidRPr="00F907DA" w14:paraId="206328C3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E4EFF2" w14:textId="77777777" w:rsidR="005D7F0D" w:rsidRPr="00F907DA" w:rsidRDefault="005D7F0D" w:rsidP="008E3EED">
            <w:pPr>
              <w:ind w:left="138" w:hanging="138"/>
              <w:rPr>
                <w:i/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hdgA</w:t>
            </w:r>
            <w:r w:rsidRPr="00F907DA">
              <w:rPr>
                <w:color w:val="000000"/>
                <w:sz w:val="20"/>
                <w:szCs w:val="20"/>
              </w:rPr>
              <w:t>-test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D5CE96" w14:textId="77777777" w:rsidR="005D7F0D" w:rsidRPr="00F907DA" w:rsidRDefault="005D7F0D" w:rsidP="008E3EED">
            <w:pPr>
              <w:ind w:left="138" w:hanging="138"/>
              <w:rPr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TTCGCCGACGGCGGGTGC</w:t>
            </w:r>
          </w:p>
        </w:tc>
      </w:tr>
      <w:tr w:rsidR="005D7F0D" w:rsidRPr="00F907DA" w14:paraId="0BFBE301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1F7345" w14:textId="77777777" w:rsidR="005D7F0D" w:rsidRPr="00F907DA" w:rsidRDefault="005D7F0D" w:rsidP="008E3EED">
            <w:pPr>
              <w:ind w:left="138" w:hanging="138"/>
              <w:rPr>
                <w:i/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hdgB</w:t>
            </w:r>
            <w:r w:rsidRPr="00F907DA">
              <w:rPr>
                <w:color w:val="000000"/>
                <w:sz w:val="20"/>
                <w:szCs w:val="20"/>
              </w:rPr>
              <w:t>-test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95DAE9" w14:textId="77777777" w:rsidR="005D7F0D" w:rsidRPr="00F907DA" w:rsidRDefault="005D7F0D" w:rsidP="008E3EED">
            <w:pPr>
              <w:ind w:left="138" w:hanging="138"/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CTTCGACCCCCGGATGGT</w:t>
            </w:r>
          </w:p>
        </w:tc>
      </w:tr>
      <w:tr w:rsidR="005D7F0D" w:rsidRPr="00F907DA" w14:paraId="095C774E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406658" w14:textId="77777777" w:rsidR="005D7F0D" w:rsidRPr="00F907DA" w:rsidRDefault="005D7F0D" w:rsidP="008E3EED">
            <w:pPr>
              <w:ind w:left="138" w:hanging="138"/>
              <w:rPr>
                <w:i/>
                <w:color w:val="000000"/>
                <w:sz w:val="20"/>
                <w:szCs w:val="20"/>
              </w:rPr>
            </w:pPr>
            <w:r w:rsidRPr="00F907DA">
              <w:rPr>
                <w:i/>
                <w:color w:val="000000"/>
                <w:sz w:val="20"/>
                <w:szCs w:val="20"/>
              </w:rPr>
              <w:t>hdgB</w:t>
            </w:r>
            <w:r w:rsidRPr="00F907DA">
              <w:rPr>
                <w:color w:val="000000"/>
                <w:sz w:val="20"/>
                <w:szCs w:val="20"/>
              </w:rPr>
              <w:t>-test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A314AA" w14:textId="77777777" w:rsidR="005D7F0D" w:rsidRPr="00F907DA" w:rsidRDefault="005D7F0D" w:rsidP="008E3EED">
            <w:pPr>
              <w:ind w:left="138" w:hanging="138"/>
              <w:rPr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TCCTCGTACCGTCCGTCC</w:t>
            </w:r>
          </w:p>
        </w:tc>
      </w:tr>
      <w:tr w:rsidR="005D7F0D" w:rsidRPr="00586364" w14:paraId="7B0E4220" w14:textId="77777777" w:rsidTr="008E3EED">
        <w:trPr>
          <w:trHeight w:val="314"/>
        </w:trPr>
        <w:tc>
          <w:tcPr>
            <w:tcW w:w="88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59B1FE" w14:textId="77777777" w:rsidR="005D7F0D" w:rsidRPr="00F907DA" w:rsidRDefault="005D7F0D" w:rsidP="008E3EED">
            <w:pPr>
              <w:rPr>
                <w:b/>
                <w:color w:val="000000"/>
                <w:sz w:val="20"/>
                <w:szCs w:val="20"/>
              </w:rPr>
            </w:pPr>
            <w:r w:rsidRPr="00F907DA">
              <w:rPr>
                <w:b/>
                <w:sz w:val="20"/>
                <w:szCs w:val="20"/>
              </w:rPr>
              <w:t xml:space="preserve">Oligonucleotides used for cloning of </w:t>
            </w:r>
            <w:r w:rsidRPr="00F907DA">
              <w:rPr>
                <w:b/>
                <w:i/>
                <w:sz w:val="20"/>
                <w:szCs w:val="20"/>
              </w:rPr>
              <w:t>cdgC</w:t>
            </w:r>
            <w:r w:rsidRPr="00F907DA">
              <w:rPr>
                <w:b/>
                <w:sz w:val="20"/>
                <w:szCs w:val="20"/>
              </w:rPr>
              <w:t xml:space="preserve"> into pMS82 and for amplification of </w:t>
            </w:r>
            <w:r w:rsidRPr="00F907DA">
              <w:rPr>
                <w:b/>
                <w:i/>
                <w:sz w:val="20"/>
                <w:szCs w:val="20"/>
              </w:rPr>
              <w:t xml:space="preserve">cdgC </w:t>
            </w:r>
            <w:r w:rsidRPr="00F907DA">
              <w:rPr>
                <w:b/>
                <w:iCs/>
                <w:sz w:val="20"/>
                <w:szCs w:val="20"/>
              </w:rPr>
              <w:t>(</w:t>
            </w:r>
            <w:r w:rsidRPr="00F907DA">
              <w:rPr>
                <w:rFonts w:eastAsia="Times New Roman"/>
                <w:b/>
                <w:color w:val="000000"/>
                <w:sz w:val="20"/>
                <w:szCs w:val="20"/>
              </w:rPr>
              <w:t>G658A/G659L/D660L)</w:t>
            </w:r>
            <w:r w:rsidRPr="00F907DA">
              <w:rPr>
                <w:b/>
                <w:sz w:val="20"/>
                <w:szCs w:val="20"/>
              </w:rPr>
              <w:t xml:space="preserve"> PAS-PAC-GGDEF region for sequencing</w:t>
            </w:r>
          </w:p>
        </w:tc>
      </w:tr>
      <w:tr w:rsidR="005D7F0D" w:rsidRPr="00F907DA" w14:paraId="063EE4EC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0BB232" w14:textId="77777777" w:rsidR="005D7F0D" w:rsidRPr="00F907DA" w:rsidRDefault="005D7F0D" w:rsidP="008E3EED">
            <w:pPr>
              <w:rPr>
                <w:i/>
                <w:color w:val="000000"/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5187-HindIII-pMS82-f 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C009A5" w14:textId="77777777" w:rsidR="005D7F0D" w:rsidRPr="00F907DA" w:rsidRDefault="005D7F0D" w:rsidP="008E3EED">
            <w:pPr>
              <w:rPr>
                <w:color w:val="000000"/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CAGAAGCTTGAGCCTGTGAACGTCCTC </w:t>
            </w:r>
          </w:p>
        </w:tc>
      </w:tr>
      <w:tr w:rsidR="005D7F0D" w:rsidRPr="00F907DA" w14:paraId="202CE23F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E0ED74" w14:textId="77777777" w:rsidR="005D7F0D" w:rsidRPr="00F907DA" w:rsidRDefault="005D7F0D" w:rsidP="008E3EED">
            <w:pPr>
              <w:rPr>
                <w:i/>
                <w:color w:val="000000"/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5187-KpnI-pMS82-rev 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024C11" w14:textId="77777777" w:rsidR="005D7F0D" w:rsidRPr="00F907DA" w:rsidRDefault="005D7F0D" w:rsidP="008E3EED">
            <w:pPr>
              <w:rPr>
                <w:color w:val="000000"/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CAGGGTACCGCATCTCTTCTCGAAGCAG </w:t>
            </w:r>
          </w:p>
        </w:tc>
      </w:tr>
      <w:tr w:rsidR="005D7F0D" w:rsidRPr="00F907DA" w14:paraId="03888FC9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F05BF5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5187-NdeI-pET15b-GGDEF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04B460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CAGCATATGATCATGATCGCCGCTCCC</w:t>
            </w:r>
          </w:p>
        </w:tc>
      </w:tr>
      <w:tr w:rsidR="005D7F0D" w:rsidRPr="00F907DA" w14:paraId="46DD8959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00BB62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5187_pET15b-XhoI-PPG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215C45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r w:rsidRPr="00F907DA">
              <w:rPr>
                <w:sz w:val="20"/>
                <w:szCs w:val="20"/>
              </w:rPr>
              <w:t>GACTCTCGAGTTAGACCACCTCGGCCTG</w:t>
            </w:r>
          </w:p>
        </w:tc>
      </w:tr>
      <w:tr w:rsidR="005D7F0D" w:rsidRPr="00586364" w14:paraId="41FA1191" w14:textId="77777777" w:rsidTr="008E3EED">
        <w:trPr>
          <w:trHeight w:val="314"/>
        </w:trPr>
        <w:tc>
          <w:tcPr>
            <w:tcW w:w="88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EB03B5" w14:textId="77777777" w:rsidR="005D7F0D" w:rsidRPr="00F907DA" w:rsidRDefault="005D7F0D" w:rsidP="008E3EED">
            <w:pPr>
              <w:rPr>
                <w:color w:val="000000"/>
                <w:sz w:val="20"/>
                <w:szCs w:val="20"/>
              </w:rPr>
            </w:pPr>
            <w:r w:rsidRPr="00F907DA">
              <w:rPr>
                <w:b/>
                <w:sz w:val="20"/>
                <w:szCs w:val="20"/>
              </w:rPr>
              <w:t xml:space="preserve">ssOligonucleotides used for generation of </w:t>
            </w:r>
            <w:r w:rsidRPr="00F907DA">
              <w:rPr>
                <w:rFonts w:eastAsia="Times New Roman"/>
                <w:b/>
                <w:color w:val="000000"/>
                <w:sz w:val="20"/>
                <w:szCs w:val="20"/>
              </w:rPr>
              <w:t>G658A/G659L/D660L</w:t>
            </w:r>
            <w:r w:rsidRPr="00F907DA">
              <w:rPr>
                <w:b/>
                <w:sz w:val="20"/>
                <w:szCs w:val="20"/>
              </w:rPr>
              <w:t xml:space="preserve"> mutations in </w:t>
            </w:r>
            <w:r w:rsidRPr="00F907DA">
              <w:rPr>
                <w:b/>
                <w:i/>
                <w:sz w:val="20"/>
                <w:szCs w:val="20"/>
              </w:rPr>
              <w:t>cdgC</w:t>
            </w:r>
            <w:r w:rsidRPr="00F907DA">
              <w:rPr>
                <w:b/>
                <w:sz w:val="20"/>
                <w:szCs w:val="20"/>
              </w:rPr>
              <w:t xml:space="preserve"> on the PI1_C11 cosmid</w:t>
            </w:r>
          </w:p>
        </w:tc>
      </w:tr>
      <w:tr w:rsidR="005D7F0D" w:rsidRPr="00F907DA" w14:paraId="752E6134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80C736" w14:textId="77777777" w:rsidR="005D7F0D" w:rsidRPr="00F907DA" w:rsidRDefault="005D7F0D" w:rsidP="008E3EED">
            <w:pPr>
              <w:pStyle w:val="p1"/>
              <w:rPr>
                <w:rFonts w:ascii="Times New Roman" w:hAnsi="Times New Roman"/>
                <w:i/>
                <w:color w:val="000000"/>
                <w:sz w:val="20"/>
                <w:szCs w:val="20"/>
                <w:lang w:val="en-US"/>
              </w:rPr>
            </w:pPr>
            <w:r w:rsidRPr="00F907DA">
              <w:rPr>
                <w:rFonts w:ascii="Times New Roman" w:hAnsi="Times New Roman"/>
                <w:sz w:val="20"/>
                <w:szCs w:val="20"/>
              </w:rPr>
              <w:t>ssRec5187 ALLEF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672CCC" w14:textId="77777777" w:rsidR="005D7F0D" w:rsidRPr="00F907DA" w:rsidRDefault="005D7F0D" w:rsidP="008E3EED">
            <w:pPr>
              <w:pStyle w:val="p1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07DA">
              <w:rPr>
                <w:rFonts w:ascii="Times New Roman" w:hAnsi="Times New Roman"/>
                <w:sz w:val="20"/>
                <w:szCs w:val="20"/>
              </w:rPr>
              <w:t>GGCCGGGGACACGGCCGCCCGGCTCGCGCTCCTCGAGTTCGCCGCCCTCATCCTGGGCGACGGCGGACGC</w:t>
            </w:r>
          </w:p>
        </w:tc>
      </w:tr>
      <w:tr w:rsidR="005D7F0D" w:rsidRPr="00586364" w14:paraId="49BFE919" w14:textId="77777777" w:rsidTr="008E3EED">
        <w:trPr>
          <w:trHeight w:val="314"/>
        </w:trPr>
        <w:tc>
          <w:tcPr>
            <w:tcW w:w="88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53F298" w14:textId="77777777" w:rsidR="005D7F0D" w:rsidRDefault="005D7F0D" w:rsidP="008E3EED">
            <w:pPr>
              <w:pStyle w:val="p1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  <w:p w14:paraId="228E5782" w14:textId="77777777" w:rsidR="005D7F0D" w:rsidRPr="00F907DA" w:rsidRDefault="005D7F0D" w:rsidP="008E3EED">
            <w:pPr>
              <w:pStyle w:val="p1"/>
              <w:rPr>
                <w:rStyle w:val="apple-converted-space"/>
                <w:rFonts w:ascii="Times New Roman" w:hAnsi="Times New Roman"/>
                <w:sz w:val="20"/>
                <w:szCs w:val="20"/>
                <w:lang w:val="en-US"/>
              </w:rPr>
            </w:pPr>
            <w:r w:rsidRPr="00F907D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 xml:space="preserve">Oligonucleotides used for specific amplification of </w:t>
            </w:r>
            <w:r w:rsidRPr="00F907DA">
              <w:rPr>
                <w:rFonts w:ascii="Times New Roman" w:hAnsi="Times New Roman"/>
                <w:b/>
                <w:i/>
                <w:sz w:val="20"/>
                <w:szCs w:val="20"/>
                <w:lang w:val="en-US"/>
              </w:rPr>
              <w:t>cdgC</w:t>
            </w:r>
            <w:r w:rsidRPr="00F907D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 xml:space="preserve"> </w:t>
            </w:r>
            <w:r w:rsidRPr="00F907DA">
              <w:rPr>
                <w:rFonts w:ascii="Times New Roman" w:hAnsi="Times New Roman"/>
                <w:b/>
                <w:iCs/>
                <w:sz w:val="20"/>
                <w:szCs w:val="20"/>
                <w:lang w:val="en-US"/>
              </w:rPr>
              <w:t>(</w:t>
            </w:r>
            <w:r w:rsidRPr="00F907DA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val="en-US"/>
              </w:rPr>
              <w:t>G658A/G659L/D660L)</w:t>
            </w:r>
            <w:r w:rsidRPr="00F907D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 xml:space="preserve"> for selection of clones containing the desired mutation</w:t>
            </w:r>
          </w:p>
        </w:tc>
      </w:tr>
      <w:tr w:rsidR="005D7F0D" w:rsidRPr="00F907DA" w14:paraId="49CFE643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5E39E0" w14:textId="77777777" w:rsidR="005D7F0D" w:rsidRPr="00881D51" w:rsidRDefault="005D7F0D" w:rsidP="008E3EED">
            <w:pPr>
              <w:pStyle w:val="p1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  <w:p w14:paraId="53DF1F64" w14:textId="77777777" w:rsidR="005D7F0D" w:rsidRPr="00F907DA" w:rsidRDefault="005D7F0D" w:rsidP="008E3EED">
            <w:pPr>
              <w:pStyle w:val="p1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F907DA">
              <w:rPr>
                <w:rFonts w:ascii="Times New Roman" w:hAnsi="Times New Roman"/>
                <w:sz w:val="20"/>
                <w:szCs w:val="20"/>
              </w:rPr>
              <w:t>5187-NdeI-pET15b-GGDEF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C41113" w14:textId="77777777" w:rsidR="005D7F0D" w:rsidRPr="00F907DA" w:rsidRDefault="005D7F0D" w:rsidP="008E3EED">
            <w:pPr>
              <w:pStyle w:val="p1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F907DA">
              <w:rPr>
                <w:rFonts w:ascii="Times New Roman" w:hAnsi="Times New Roman"/>
                <w:sz w:val="20"/>
                <w:szCs w:val="20"/>
              </w:rPr>
              <w:t>CAGCATATGATCATGATCGCCGCTCCC</w:t>
            </w:r>
          </w:p>
        </w:tc>
      </w:tr>
      <w:tr w:rsidR="005D7F0D" w:rsidRPr="00F907DA" w14:paraId="1E924BF4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C16272" w14:textId="77777777" w:rsidR="005D7F0D" w:rsidRPr="00F907DA" w:rsidRDefault="005D7F0D" w:rsidP="008E3EED">
            <w:pPr>
              <w:pStyle w:val="p1"/>
              <w:rPr>
                <w:rStyle w:val="apple-converted-space"/>
                <w:rFonts w:ascii="Times New Roman" w:hAnsi="Times New Roman"/>
                <w:sz w:val="20"/>
                <w:szCs w:val="20"/>
              </w:rPr>
            </w:pPr>
            <w:r w:rsidRPr="00F907DA">
              <w:rPr>
                <w:rFonts w:ascii="Times New Roman" w:hAnsi="Times New Roman"/>
                <w:sz w:val="20"/>
                <w:szCs w:val="20"/>
              </w:rPr>
              <w:t>test_5187-ALLEF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EA7B8A" w14:textId="77777777" w:rsidR="005D7F0D" w:rsidRPr="00F907DA" w:rsidRDefault="005D7F0D" w:rsidP="008E3EED">
            <w:pPr>
              <w:pStyle w:val="p1"/>
              <w:rPr>
                <w:rStyle w:val="apple-converted-space"/>
                <w:rFonts w:ascii="Times New Roman" w:hAnsi="Times New Roman"/>
                <w:sz w:val="20"/>
                <w:szCs w:val="20"/>
              </w:rPr>
            </w:pPr>
            <w:r w:rsidRPr="00F907DA">
              <w:rPr>
                <w:rFonts w:ascii="Times New Roman" w:hAnsi="Times New Roman"/>
                <w:sz w:val="20"/>
                <w:szCs w:val="20"/>
              </w:rPr>
              <w:t>CGGCGAACTCGTCCGCCG</w:t>
            </w:r>
          </w:p>
        </w:tc>
      </w:tr>
      <w:tr w:rsidR="005D7F0D" w:rsidRPr="00586364" w14:paraId="40AD8F50" w14:textId="77777777" w:rsidTr="008E3EED">
        <w:trPr>
          <w:trHeight w:val="314"/>
        </w:trPr>
        <w:tc>
          <w:tcPr>
            <w:tcW w:w="88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789BEA" w14:textId="77777777" w:rsidR="005D7F0D" w:rsidRDefault="005D7F0D" w:rsidP="008E3EED">
            <w:pPr>
              <w:pStyle w:val="p1"/>
              <w:rPr>
                <w:rFonts w:ascii="Times New Roman" w:hAnsi="Times New Roman"/>
                <w:b/>
                <w:color w:val="000000"/>
                <w:sz w:val="20"/>
                <w:szCs w:val="20"/>
                <w:lang w:val="en-US"/>
              </w:rPr>
            </w:pPr>
          </w:p>
          <w:p w14:paraId="47025CC3" w14:textId="77777777" w:rsidR="005D7F0D" w:rsidRPr="00F907DA" w:rsidRDefault="005D7F0D" w:rsidP="008E3EED">
            <w:pPr>
              <w:pStyle w:val="p1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907DA">
              <w:rPr>
                <w:rFonts w:ascii="Times New Roman" w:hAnsi="Times New Roman"/>
                <w:b/>
                <w:color w:val="000000"/>
                <w:sz w:val="20"/>
                <w:szCs w:val="20"/>
                <w:lang w:val="en-US"/>
              </w:rPr>
              <w:t xml:space="preserve">Oligonucleotides used for amplification of the </w:t>
            </w:r>
            <w:r w:rsidRPr="00F907DA">
              <w:rPr>
                <w:rFonts w:ascii="Times New Roman" w:hAnsi="Times New Roman"/>
                <w:b/>
                <w:i/>
                <w:color w:val="000000"/>
                <w:sz w:val="20"/>
                <w:szCs w:val="20"/>
                <w:lang w:val="en-US"/>
              </w:rPr>
              <w:t>oriT-apr</w:t>
            </w:r>
            <w:r w:rsidRPr="00F907DA">
              <w:rPr>
                <w:rFonts w:ascii="Times New Roman" w:hAnsi="Times New Roman"/>
                <w:b/>
                <w:color w:val="000000"/>
                <w:sz w:val="20"/>
                <w:szCs w:val="20"/>
                <w:lang w:val="en-US"/>
              </w:rPr>
              <w:t xml:space="preserve"> cassette with </w:t>
            </w:r>
            <w:r w:rsidRPr="00F907DA">
              <w:rPr>
                <w:rFonts w:ascii="Times New Roman" w:hAnsi="Times New Roman"/>
                <w:b/>
                <w:i/>
                <w:color w:val="000000"/>
                <w:sz w:val="20"/>
                <w:szCs w:val="20"/>
                <w:lang w:val="en-US"/>
              </w:rPr>
              <w:t>neo</w:t>
            </w:r>
            <w:r w:rsidRPr="00F907DA">
              <w:rPr>
                <w:rFonts w:ascii="Times New Roman" w:hAnsi="Times New Roman"/>
                <w:b/>
                <w:color w:val="000000"/>
                <w:sz w:val="20"/>
                <w:szCs w:val="20"/>
                <w:lang w:val="en-US"/>
              </w:rPr>
              <w:t>-specific extensions for replacement of the kan</w:t>
            </w:r>
            <w:r w:rsidRPr="00F907DA">
              <w:rPr>
                <w:rFonts w:ascii="Times New Roman" w:hAnsi="Times New Roman"/>
                <w:b/>
                <w:color w:val="000000"/>
                <w:sz w:val="20"/>
                <w:szCs w:val="20"/>
                <w:vertAlign w:val="superscript"/>
                <w:lang w:val="en-US"/>
              </w:rPr>
              <w:t>R</w:t>
            </w:r>
            <w:r w:rsidRPr="00F907DA">
              <w:rPr>
                <w:rFonts w:ascii="Times New Roman" w:hAnsi="Times New Roman"/>
                <w:b/>
                <w:color w:val="000000"/>
                <w:sz w:val="20"/>
                <w:szCs w:val="20"/>
                <w:lang w:val="en-US"/>
              </w:rPr>
              <w:t xml:space="preserve"> cassette on the PI1_C11 cosmid and for verification of the exchange</w:t>
            </w:r>
          </w:p>
        </w:tc>
      </w:tr>
      <w:tr w:rsidR="005D7F0D" w:rsidRPr="00F907DA" w14:paraId="12203204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5FCE2C" w14:textId="77777777" w:rsidR="005D7F0D" w:rsidRPr="00F907DA" w:rsidRDefault="005D7F0D" w:rsidP="008E3EED">
            <w:pPr>
              <w:rPr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neo_H1-P1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754D38" w14:textId="77777777" w:rsidR="005D7F0D" w:rsidRPr="00F907DA" w:rsidRDefault="005D7F0D" w:rsidP="008E3EED">
            <w:pPr>
              <w:pStyle w:val="p1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907DA">
              <w:rPr>
                <w:rFonts w:ascii="Times New Roman" w:hAnsi="Times New Roman"/>
                <w:color w:val="000000"/>
                <w:sz w:val="20"/>
                <w:szCs w:val="20"/>
              </w:rPr>
              <w:t>AGATCTGATCAAGAGACAGGATGAGGATCGTTTCGCatgATTCCGGGGATCCGTCGACC</w:t>
            </w:r>
          </w:p>
        </w:tc>
      </w:tr>
      <w:tr w:rsidR="005D7F0D" w:rsidRPr="00F907DA" w14:paraId="28166987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2B80AB" w14:textId="77777777" w:rsidR="005D7F0D" w:rsidRPr="00F907DA" w:rsidRDefault="005D7F0D" w:rsidP="008E3EED">
            <w:pPr>
              <w:rPr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neo_H2-P2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F40952" w14:textId="77777777" w:rsidR="005D7F0D" w:rsidRPr="00F907DA" w:rsidRDefault="005D7F0D" w:rsidP="008E3EED">
            <w:pPr>
              <w:pStyle w:val="p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F907DA">
              <w:rPr>
                <w:rFonts w:ascii="Times New Roman" w:hAnsi="Times New Roman"/>
                <w:color w:val="000000"/>
                <w:sz w:val="20"/>
                <w:szCs w:val="20"/>
              </w:rPr>
              <w:t>TCGCTTGGTCGGTCATTTCGAACCCCAGAGTCCCGCtcaTGTAGGCTGGAGCTGCTTC</w:t>
            </w:r>
          </w:p>
        </w:tc>
      </w:tr>
      <w:tr w:rsidR="005D7F0D" w:rsidRPr="00F907DA" w14:paraId="10A1D142" w14:textId="77777777" w:rsidTr="008E3EED">
        <w:trPr>
          <w:trHeight w:val="31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DB389B" w14:textId="77777777" w:rsidR="005D7F0D" w:rsidRPr="00F907DA" w:rsidRDefault="005D7F0D" w:rsidP="008E3EED">
            <w:pPr>
              <w:rPr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</w:rPr>
              <w:lastRenderedPageBreak/>
              <w:t>neo_test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1786F9" w14:textId="77777777" w:rsidR="005D7F0D" w:rsidRPr="00F907DA" w:rsidRDefault="005D7F0D" w:rsidP="008E3EED">
            <w:pPr>
              <w:pStyle w:val="p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F907DA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GTTTTATGGACAGCAAGCG</w:t>
            </w:r>
          </w:p>
        </w:tc>
      </w:tr>
      <w:tr w:rsidR="005D7F0D" w:rsidRPr="00F907DA" w14:paraId="3AF06206" w14:textId="77777777" w:rsidTr="008E3EED">
        <w:trPr>
          <w:trHeight w:val="302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E57971" w14:textId="77777777" w:rsidR="005D7F0D" w:rsidRPr="00F907DA" w:rsidRDefault="005D7F0D" w:rsidP="008E3EED">
            <w:pPr>
              <w:rPr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</w:rPr>
              <w:t>neo_test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709AD3" w14:textId="77777777" w:rsidR="005D7F0D" w:rsidRPr="00F907DA" w:rsidRDefault="005D7F0D" w:rsidP="008E3EED">
            <w:pPr>
              <w:pStyle w:val="p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F907DA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GAATCGAAATCTCGTGATG</w:t>
            </w:r>
          </w:p>
        </w:tc>
      </w:tr>
      <w:tr w:rsidR="005D7F0D" w:rsidRPr="00586364" w14:paraId="58247228" w14:textId="77777777" w:rsidTr="008E3EED">
        <w:trPr>
          <w:trHeight w:val="302"/>
        </w:trPr>
        <w:tc>
          <w:tcPr>
            <w:tcW w:w="88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ED640F" w14:textId="77777777" w:rsidR="005D7F0D" w:rsidRPr="00F907DA" w:rsidRDefault="005D7F0D" w:rsidP="008E3EED">
            <w:pPr>
              <w:pStyle w:val="p1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F907DA">
              <w:rPr>
                <w:rFonts w:ascii="Times New Roman" w:hAnsi="Times New Roman"/>
                <w:b/>
                <w:color w:val="000000"/>
                <w:sz w:val="20"/>
                <w:szCs w:val="20"/>
                <w:lang w:val="en-US"/>
              </w:rPr>
              <w:t xml:space="preserve">Oligonucleotides used for generation of the Flag constructs </w:t>
            </w:r>
            <w:r>
              <w:rPr>
                <w:rFonts w:ascii="Times New Roman" w:hAnsi="Times New Roman"/>
                <w:b/>
                <w:color w:val="000000"/>
                <w:sz w:val="20"/>
                <w:szCs w:val="20"/>
                <w:lang w:val="en-US"/>
              </w:rPr>
              <w:t>and for overexpression of ∆TM-</w:t>
            </w:r>
            <w:r w:rsidRPr="00BC6BC8">
              <w:rPr>
                <w:rFonts w:ascii="Times New Roman" w:hAnsi="Times New Roman"/>
                <w:b/>
                <w:i/>
                <w:color w:val="000000"/>
                <w:sz w:val="20"/>
                <w:szCs w:val="20"/>
                <w:lang w:val="en-US"/>
              </w:rPr>
              <w:t>cdgC</w:t>
            </w:r>
          </w:p>
        </w:tc>
      </w:tr>
      <w:tr w:rsidR="005D7F0D" w:rsidRPr="00F907DA" w14:paraId="66A38B39" w14:textId="77777777" w:rsidTr="008E3EED">
        <w:trPr>
          <w:trHeight w:val="302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3C5927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  <w:shd w:val="clear" w:color="auto" w:fill="FFFFFF"/>
              </w:rPr>
              <w:t>5058_NdeI-f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34E0DE" w14:textId="77777777" w:rsidR="005D7F0D" w:rsidRPr="00F907DA" w:rsidRDefault="005D7F0D" w:rsidP="008E3EED">
            <w:pPr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907DA">
              <w:rPr>
                <w:rFonts w:eastAsia="Times New Roman"/>
                <w:color w:val="000000" w:themeColor="text1"/>
                <w:sz w:val="20"/>
                <w:szCs w:val="20"/>
                <w:shd w:val="clear" w:color="auto" w:fill="FFFFFF"/>
              </w:rPr>
              <w:t>GCTG</w:t>
            </w:r>
            <w:r w:rsidRPr="00F907DA">
              <w:rPr>
                <w:rFonts w:eastAsia="Times New Roman"/>
                <w:color w:val="000000" w:themeColor="text1"/>
                <w:sz w:val="20"/>
                <w:szCs w:val="20"/>
              </w:rPr>
              <w:t>CATATGCTCCCGGCCCCCTCG</w:t>
            </w:r>
          </w:p>
        </w:tc>
      </w:tr>
      <w:tr w:rsidR="005D7F0D" w:rsidRPr="00F907DA" w14:paraId="4E2B0867" w14:textId="77777777" w:rsidTr="008E3EED">
        <w:trPr>
          <w:trHeight w:val="302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20FD2C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  <w:shd w:val="clear" w:color="auto" w:fill="FFFFFF"/>
              </w:rPr>
              <w:t>5058_AvrII-r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9D574E" w14:textId="77777777" w:rsidR="005D7F0D" w:rsidRPr="00F907DA" w:rsidRDefault="005D7F0D" w:rsidP="008E3EED">
            <w:pPr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907DA">
              <w:rPr>
                <w:rFonts w:eastAsia="Times New Roman"/>
                <w:color w:val="000000" w:themeColor="text1"/>
                <w:sz w:val="20"/>
                <w:szCs w:val="20"/>
                <w:shd w:val="clear" w:color="auto" w:fill="FFFFFF"/>
              </w:rPr>
              <w:t>CATGCCTAGGCTGGACGACCTGGCCG</w:t>
            </w:r>
          </w:p>
        </w:tc>
      </w:tr>
      <w:tr w:rsidR="005D7F0D" w:rsidRPr="00F907DA" w14:paraId="5FAECF9D" w14:textId="77777777" w:rsidTr="008E3EED">
        <w:trPr>
          <w:trHeight w:val="302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EE32AE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  <w:shd w:val="clear" w:color="auto" w:fill="FFFFFF"/>
              </w:rPr>
              <w:t>6683-4_HindIII-for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1B2031" w14:textId="77777777" w:rsidR="005D7F0D" w:rsidRPr="00F907DA" w:rsidRDefault="005D7F0D" w:rsidP="008E3EED">
            <w:pPr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907DA">
              <w:rPr>
                <w:rFonts w:eastAsia="Times New Roman"/>
                <w:color w:val="000000" w:themeColor="text1"/>
                <w:sz w:val="20"/>
                <w:szCs w:val="20"/>
                <w:shd w:val="clear" w:color="auto" w:fill="FFFFFF"/>
              </w:rPr>
              <w:t>GATC</w:t>
            </w:r>
            <w:r w:rsidRPr="00F907DA">
              <w:rPr>
                <w:rFonts w:eastAsia="Times New Roman"/>
                <w:color w:val="000000" w:themeColor="text1"/>
                <w:sz w:val="20"/>
                <w:szCs w:val="20"/>
              </w:rPr>
              <w:t>AAGCTTCAACGCGCGGGATTCGC</w:t>
            </w:r>
          </w:p>
        </w:tc>
      </w:tr>
      <w:tr w:rsidR="005D7F0D" w:rsidRPr="00F907DA" w14:paraId="697EFE54" w14:textId="77777777" w:rsidTr="008E3EED">
        <w:trPr>
          <w:trHeight w:val="302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5FB5BE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  <w:shd w:val="clear" w:color="auto" w:fill="FFFFFF"/>
              </w:rPr>
              <w:t>6684_XhoI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CC0F98" w14:textId="77777777" w:rsidR="005D7F0D" w:rsidRPr="00F907DA" w:rsidRDefault="005D7F0D" w:rsidP="008E3EED">
            <w:pPr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907DA">
              <w:rPr>
                <w:rFonts w:eastAsia="Times New Roman"/>
                <w:color w:val="000000" w:themeColor="text1"/>
                <w:sz w:val="20"/>
                <w:szCs w:val="20"/>
                <w:shd w:val="clear" w:color="auto" w:fill="FFFFFF"/>
              </w:rPr>
              <w:t>GCAGC</w:t>
            </w:r>
            <w:r w:rsidRPr="00F907DA">
              <w:rPr>
                <w:rFonts w:eastAsia="Times New Roman"/>
                <w:color w:val="000000" w:themeColor="text1"/>
                <w:sz w:val="20"/>
                <w:szCs w:val="20"/>
              </w:rPr>
              <w:t>CTCGAGGACGGCGTCCGCCAG</w:t>
            </w:r>
          </w:p>
        </w:tc>
      </w:tr>
      <w:tr w:rsidR="005D7F0D" w:rsidRPr="00F907DA" w14:paraId="30B0F564" w14:textId="77777777" w:rsidTr="008E3EED">
        <w:trPr>
          <w:trHeight w:val="302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EFBAA1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</w:rPr>
              <w:t>sven15_3908_XhoI-r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D7825C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GCAGCCTCGAGGTGTGTGTTGCGCCTGC</w:t>
            </w:r>
          </w:p>
        </w:tc>
      </w:tr>
      <w:tr w:rsidR="005D7F0D" w:rsidRPr="00F907DA" w14:paraId="1EB3C734" w14:textId="77777777" w:rsidTr="008E3EED">
        <w:trPr>
          <w:trHeight w:val="302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C2BB5F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</w:rPr>
              <w:t>sven15_3910_NdeI-f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9AEE46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GCTGCATATGGAACCGCTTCCACCACGT</w:t>
            </w:r>
          </w:p>
        </w:tc>
      </w:tr>
      <w:tr w:rsidR="005D7F0D" w:rsidRPr="00F907DA" w14:paraId="48C7C586" w14:textId="77777777" w:rsidTr="008E3EED">
        <w:trPr>
          <w:trHeight w:val="302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EDCC36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</w:rPr>
              <w:t>4502_AvrII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C027E8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CATGCCTAGGCCCGCCCCCGTCCC</w:t>
            </w:r>
          </w:p>
        </w:tc>
      </w:tr>
      <w:tr w:rsidR="005D7F0D" w:rsidRPr="00F907DA" w14:paraId="71725778" w14:textId="77777777" w:rsidTr="008E3EED">
        <w:trPr>
          <w:trHeight w:val="302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F18224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</w:rPr>
              <w:t>4502_NdeI-for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1A7E75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GCTGCATATGGTGGAGGCGGCGGA</w:t>
            </w:r>
          </w:p>
        </w:tc>
      </w:tr>
      <w:tr w:rsidR="005D7F0D" w:rsidRPr="00F907DA" w14:paraId="37F8B4BB" w14:textId="77777777" w:rsidTr="008E3EED">
        <w:trPr>
          <w:trHeight w:val="302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92984B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</w:rPr>
              <w:t>sven15_3942_NdeI-f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E95F44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GCTGCATATGGGGCCCTCGGGGGG</w:t>
            </w:r>
          </w:p>
        </w:tc>
      </w:tr>
      <w:tr w:rsidR="005D7F0D" w:rsidRPr="00F907DA" w14:paraId="63A24524" w14:textId="77777777" w:rsidTr="008E3EED">
        <w:trPr>
          <w:trHeight w:val="302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3A3BAE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</w:rPr>
              <w:t>sven15_3942_NruI-r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106291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CATGTCGCGAGCCGGCCCGCCGG</w:t>
            </w:r>
          </w:p>
        </w:tc>
      </w:tr>
      <w:tr w:rsidR="005D7F0D" w:rsidRPr="00F907DA" w14:paraId="6781E169" w14:textId="77777777" w:rsidTr="008E3EED">
        <w:trPr>
          <w:trHeight w:val="302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436891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</w:rPr>
              <w:t>2547_AvrII-r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0F717F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CATGCCTAGGGACCCGCAGCGGTTCC</w:t>
            </w:r>
          </w:p>
        </w:tc>
      </w:tr>
      <w:tr w:rsidR="005D7F0D" w:rsidRPr="00F907DA" w14:paraId="398381C8" w14:textId="77777777" w:rsidTr="008E3EED">
        <w:trPr>
          <w:trHeight w:val="302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B175E6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</w:rPr>
              <w:t>2547_NdeI-f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04E2F4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GCTGCATATGGGCGCGCGGGGTCGA</w:t>
            </w:r>
          </w:p>
        </w:tc>
      </w:tr>
      <w:tr w:rsidR="005D7F0D" w:rsidRPr="00F907DA" w14:paraId="33E4A2B4" w14:textId="77777777" w:rsidTr="008E3EED">
        <w:trPr>
          <w:trHeight w:val="302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16B904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</w:rPr>
              <w:t>sven15_0422_AvrII_r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C47C62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CATGCCTAGGCGGCTCCGGCGTCCG</w:t>
            </w:r>
          </w:p>
        </w:tc>
      </w:tr>
      <w:tr w:rsidR="005D7F0D" w:rsidRPr="00F907DA" w14:paraId="2E4AE2B3" w14:textId="77777777" w:rsidTr="008E3EED">
        <w:trPr>
          <w:trHeight w:val="302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42AAD4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</w:rPr>
              <w:t>sven15_0422_NdeI_f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A0863E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GCTGCATATGGCCGAACCGAGCGGAC</w:t>
            </w:r>
          </w:p>
        </w:tc>
      </w:tr>
      <w:tr w:rsidR="005D7F0D" w:rsidRPr="00F907DA" w14:paraId="3F9F4B9F" w14:textId="77777777" w:rsidTr="008E3EED">
        <w:trPr>
          <w:trHeight w:val="302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E7AF45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</w:rPr>
              <w:t>4769-70_NdeI-for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3B8D10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GCTGCATATGGACACGGACTGCACCAAG</w:t>
            </w:r>
          </w:p>
        </w:tc>
      </w:tr>
      <w:tr w:rsidR="005D7F0D" w:rsidRPr="00F907DA" w14:paraId="3209C500" w14:textId="77777777" w:rsidTr="008E3EED">
        <w:trPr>
          <w:trHeight w:val="302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24DE10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</w:rPr>
              <w:t>4769-FLAG_XhoI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67FAB4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GCAGCCTCGAGTGCGCGTTCCCTGGGC</w:t>
            </w:r>
          </w:p>
        </w:tc>
      </w:tr>
      <w:tr w:rsidR="005D7F0D" w:rsidRPr="00F907DA" w14:paraId="437963BA" w14:textId="77777777" w:rsidTr="008E3EED">
        <w:trPr>
          <w:trHeight w:val="302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D76346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rFonts w:eastAsia="Times New Roman"/>
                <w:color w:val="000000"/>
                <w:sz w:val="20"/>
                <w:szCs w:val="20"/>
              </w:rPr>
              <w:t>4770-FLAG_XhoI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0838D7" w14:textId="77777777" w:rsidR="005D7F0D" w:rsidRPr="00F907DA" w:rsidRDefault="005D7F0D" w:rsidP="008E3EED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F907DA">
              <w:rPr>
                <w:color w:val="000000"/>
                <w:sz w:val="20"/>
                <w:szCs w:val="20"/>
              </w:rPr>
              <w:t>GCAGCCTCGAGCCCAGCGGGGGCGGA</w:t>
            </w:r>
          </w:p>
        </w:tc>
      </w:tr>
      <w:tr w:rsidR="005D7F0D" w:rsidRPr="00F907DA" w14:paraId="1B095C80" w14:textId="77777777" w:rsidTr="008E3EED">
        <w:trPr>
          <w:trHeight w:val="302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F3A552" w14:textId="77777777" w:rsidR="005D7F0D" w:rsidRPr="00C761B9" w:rsidRDefault="005D7F0D" w:rsidP="008E3EED">
            <w:pPr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C761B9">
              <w:rPr>
                <w:rFonts w:eastAsia="Times New Roman"/>
                <w:color w:val="000000" w:themeColor="text1"/>
                <w:sz w:val="20"/>
                <w:szCs w:val="20"/>
              </w:rPr>
              <w:t>5187-HindIII-pMS82-f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1A10F4" w14:textId="77777777" w:rsidR="005D7F0D" w:rsidRPr="00F907DA" w:rsidRDefault="005D7F0D" w:rsidP="008E3EED">
            <w:pPr>
              <w:pStyle w:val="p1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C761B9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CAGAAGCTTGAGCCTGTGAACGTCCTC</w:t>
            </w:r>
          </w:p>
        </w:tc>
      </w:tr>
      <w:tr w:rsidR="005D7F0D" w:rsidRPr="00F907DA" w14:paraId="52091DF3" w14:textId="77777777" w:rsidTr="008E3EED">
        <w:trPr>
          <w:trHeight w:val="316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2E57B7" w14:textId="77777777" w:rsidR="005D7F0D" w:rsidRPr="00C761B9" w:rsidRDefault="005D7F0D" w:rsidP="008E3EED">
            <w:pPr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C761B9">
              <w:rPr>
                <w:rFonts w:eastAsia="Times New Roman"/>
                <w:color w:val="000000" w:themeColor="text1"/>
                <w:sz w:val="20"/>
                <w:szCs w:val="20"/>
              </w:rPr>
              <w:lastRenderedPageBreak/>
              <w:t>sven15_5080_XhoI_r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E7F0AD" w14:textId="77777777" w:rsidR="005D7F0D" w:rsidRPr="00F907DA" w:rsidRDefault="005D7F0D" w:rsidP="008E3EED">
            <w:pPr>
              <w:pStyle w:val="p1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C761B9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GCAGCCTCGAGAGTGGGTGGGACAGGCG</w:t>
            </w:r>
          </w:p>
        </w:tc>
      </w:tr>
      <w:tr w:rsidR="005D7F0D" w:rsidRPr="00F907DA" w14:paraId="329E212E" w14:textId="77777777" w:rsidTr="008E3EED">
        <w:trPr>
          <w:trHeight w:val="302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CECBEB" w14:textId="77777777" w:rsidR="005D7F0D" w:rsidRPr="00C761B9" w:rsidRDefault="005D7F0D" w:rsidP="008E3EED">
            <w:pPr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C1245">
              <w:rPr>
                <w:rFonts w:eastAsia="Times New Roman"/>
                <w:color w:val="000000" w:themeColor="text1"/>
                <w:sz w:val="20"/>
                <w:szCs w:val="20"/>
              </w:rPr>
              <w:t>3xFLAG_XhoI_f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71CBA5" w14:textId="77777777" w:rsidR="005D7F0D" w:rsidRPr="00C761B9" w:rsidRDefault="005D7F0D" w:rsidP="008E3EED">
            <w:pPr>
              <w:pStyle w:val="p1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FC1245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CATCTCTCGAGGACTACAAGGAC</w:t>
            </w:r>
          </w:p>
        </w:tc>
      </w:tr>
      <w:tr w:rsidR="005D7F0D" w:rsidRPr="00F907DA" w14:paraId="1771B35A" w14:textId="77777777" w:rsidTr="008E3EED">
        <w:trPr>
          <w:trHeight w:val="302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6BA9F0" w14:textId="77777777" w:rsidR="005D7F0D" w:rsidRPr="00C761B9" w:rsidRDefault="005D7F0D" w:rsidP="008E3EED">
            <w:pPr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FC1245">
              <w:rPr>
                <w:rFonts w:eastAsia="Times New Roman"/>
                <w:color w:val="000000" w:themeColor="text1"/>
                <w:sz w:val="20"/>
                <w:szCs w:val="20"/>
              </w:rPr>
              <w:t>3xFLAG_KpnI_r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636048" w14:textId="77777777" w:rsidR="005D7F0D" w:rsidRPr="00C761B9" w:rsidRDefault="005D7F0D" w:rsidP="008E3EED">
            <w:pPr>
              <w:pStyle w:val="p1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FC1245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CACTGGTACCCTACTTGTCGTCATCGTC</w:t>
            </w:r>
          </w:p>
        </w:tc>
      </w:tr>
      <w:tr w:rsidR="005D7F0D" w:rsidRPr="00F907DA" w14:paraId="4C5D71C5" w14:textId="77777777" w:rsidTr="008E3EED">
        <w:trPr>
          <w:trHeight w:val="55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FA4DA5" w14:textId="77777777" w:rsidR="005D7F0D" w:rsidRPr="00B538B3" w:rsidRDefault="005D7F0D" w:rsidP="008E3EED">
            <w:pPr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BC6BC8">
              <w:rPr>
                <w:rFonts w:eastAsia="Times New Roman" w:cs="Times New Roman"/>
                <w:color w:val="000000"/>
                <w:sz w:val="20"/>
                <w:szCs w:val="20"/>
                <w:lang w:eastAsia="de-DE"/>
              </w:rPr>
              <w:t>5187_pET15b-NdeI-PPGEoTM-fw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81BDDC" w14:textId="77777777" w:rsidR="005D7F0D" w:rsidRPr="00B538B3" w:rsidRDefault="005D7F0D" w:rsidP="008E3EED">
            <w:pPr>
              <w:pStyle w:val="p1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BC6BC8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GACCATATGATCATGCTGCTCGACAAC</w:t>
            </w:r>
          </w:p>
        </w:tc>
      </w:tr>
      <w:tr w:rsidR="005D7F0D" w:rsidRPr="00F907DA" w14:paraId="22DC6114" w14:textId="77777777" w:rsidTr="008E3EED">
        <w:trPr>
          <w:trHeight w:val="554"/>
        </w:trPr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E26C08" w14:textId="77777777" w:rsidR="005D7F0D" w:rsidRPr="00B538B3" w:rsidRDefault="005D7F0D" w:rsidP="008E3EED">
            <w:pPr>
              <w:rPr>
                <w:rFonts w:eastAsia="Times New Roman" w:cs="Times New Roman"/>
                <w:color w:val="000000"/>
                <w:sz w:val="20"/>
                <w:szCs w:val="20"/>
                <w:lang w:eastAsia="de-DE"/>
              </w:rPr>
            </w:pPr>
            <w:r w:rsidRPr="00BC6BC8">
              <w:rPr>
                <w:rFonts w:eastAsia="Times New Roman" w:cs="Times New Roman"/>
                <w:color w:val="000000"/>
                <w:sz w:val="20"/>
                <w:szCs w:val="20"/>
                <w:lang w:eastAsia="de-DE"/>
              </w:rPr>
              <w:t>5187-XhoI-pET15b-EAL-rev</w:t>
            </w:r>
          </w:p>
        </w:tc>
        <w:tc>
          <w:tcPr>
            <w:tcW w:w="6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57441B" w14:textId="77777777" w:rsidR="005D7F0D" w:rsidRPr="00BC6BC8" w:rsidRDefault="005D7F0D" w:rsidP="008E3EED">
            <w:pPr>
              <w:pStyle w:val="p1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C6BC8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CAGTCTCGAGTTCAAGTGGGTGGGACA</w:t>
            </w:r>
          </w:p>
        </w:tc>
      </w:tr>
    </w:tbl>
    <w:p w14:paraId="7B85089D" w14:textId="77777777" w:rsidR="005D7F0D" w:rsidRPr="00F907DA" w:rsidRDefault="005D7F0D" w:rsidP="005D7F0D">
      <w:pPr>
        <w:rPr>
          <w:sz w:val="20"/>
          <w:szCs w:val="20"/>
        </w:rPr>
      </w:pPr>
    </w:p>
    <w:p w14:paraId="39A872C3" w14:textId="77777777" w:rsidR="005D7F0D" w:rsidRDefault="005D7F0D" w:rsidP="00312243">
      <w:pPr>
        <w:spacing w:before="240"/>
        <w:outlineLvl w:val="0"/>
        <w:rPr>
          <w:b/>
        </w:rPr>
      </w:pPr>
      <w:r w:rsidRPr="00743271">
        <w:rPr>
          <w:b/>
        </w:rPr>
        <w:t>Supplementary References</w:t>
      </w:r>
    </w:p>
    <w:p w14:paraId="0E4762E8" w14:textId="77777777" w:rsidR="005D7F0D" w:rsidRPr="00204AB1" w:rsidRDefault="005D7F0D" w:rsidP="005D7F0D">
      <w:pPr>
        <w:pStyle w:val="EndNoteBibliography"/>
        <w:framePr w:hSpace="0" w:wrap="auto" w:vAnchor="margin" w:hAnchor="text" w:xAlign="left" w:yAlign="inline"/>
        <w:spacing w:after="0"/>
        <w:ind w:left="720" w:hanging="720"/>
        <w:rPr>
          <w:noProof/>
        </w:rPr>
      </w:pPr>
      <w:r>
        <w:rPr>
          <w:b/>
        </w:rPr>
        <w:fldChar w:fldCharType="begin"/>
      </w:r>
      <w:r w:rsidRPr="00BC6BC8">
        <w:rPr>
          <w:b/>
          <w:lang w:val="de-DE"/>
        </w:rPr>
        <w:instrText xml:space="preserve"> ADDIN EN.REFLIST </w:instrText>
      </w:r>
      <w:r>
        <w:rPr>
          <w:b/>
        </w:rPr>
        <w:fldChar w:fldCharType="separate"/>
      </w:r>
      <w:r w:rsidRPr="00BC6BC8">
        <w:rPr>
          <w:noProof/>
          <w:lang w:val="de-DE"/>
        </w:rPr>
        <w:t xml:space="preserve">Datsenko, K.A., and Wanner, B.L. (2000). </w:t>
      </w:r>
      <w:r w:rsidRPr="00204AB1">
        <w:rPr>
          <w:noProof/>
        </w:rPr>
        <w:t xml:space="preserve">One-step inactivation of chromosomal genes in </w:t>
      </w:r>
      <w:r w:rsidRPr="00204AB1">
        <w:rPr>
          <w:i/>
          <w:noProof/>
        </w:rPr>
        <w:t>Escherichia coli</w:t>
      </w:r>
      <w:r w:rsidRPr="00204AB1">
        <w:rPr>
          <w:noProof/>
        </w:rPr>
        <w:t xml:space="preserve"> K-12 using PCR products. </w:t>
      </w:r>
      <w:r w:rsidRPr="00204AB1">
        <w:rPr>
          <w:i/>
          <w:noProof/>
        </w:rPr>
        <w:t>Proc Natl Acad Sci U S A</w:t>
      </w:r>
      <w:r w:rsidRPr="00204AB1">
        <w:rPr>
          <w:noProof/>
        </w:rPr>
        <w:t xml:space="preserve"> 97(12)</w:t>
      </w:r>
      <w:r w:rsidRPr="00204AB1">
        <w:rPr>
          <w:b/>
          <w:noProof/>
        </w:rPr>
        <w:t>,</w:t>
      </w:r>
      <w:r w:rsidRPr="00204AB1">
        <w:rPr>
          <w:noProof/>
        </w:rPr>
        <w:t xml:space="preserve"> 6640-6645. doi: 10.1073/pnas.120163297.</w:t>
      </w:r>
    </w:p>
    <w:p w14:paraId="63AA1D5E" w14:textId="77777777" w:rsidR="005D7F0D" w:rsidRPr="00204AB1" w:rsidRDefault="005D7F0D" w:rsidP="005D7F0D">
      <w:pPr>
        <w:pStyle w:val="EndNoteBibliography"/>
        <w:framePr w:hSpace="0" w:wrap="auto" w:vAnchor="margin" w:hAnchor="text" w:xAlign="left" w:yAlign="inline"/>
        <w:spacing w:after="0"/>
        <w:ind w:left="720" w:hanging="720"/>
        <w:rPr>
          <w:noProof/>
        </w:rPr>
      </w:pPr>
      <w:r w:rsidRPr="00204AB1">
        <w:rPr>
          <w:noProof/>
        </w:rPr>
        <w:t xml:space="preserve">Gregory, M.A., Till, R., and Smith, M.C. (2003). Integration site for </w:t>
      </w:r>
      <w:r w:rsidRPr="00BC6BC8">
        <w:rPr>
          <w:i/>
          <w:noProof/>
        </w:rPr>
        <w:t>Streptomyces</w:t>
      </w:r>
      <w:r w:rsidRPr="00204AB1">
        <w:rPr>
          <w:noProof/>
        </w:rPr>
        <w:t xml:space="preserve"> phage phiBT1 and development of site-specific integrating vectors. </w:t>
      </w:r>
      <w:r w:rsidRPr="00204AB1">
        <w:rPr>
          <w:i/>
          <w:noProof/>
        </w:rPr>
        <w:t>J Bacteriol</w:t>
      </w:r>
      <w:r w:rsidRPr="00204AB1">
        <w:rPr>
          <w:noProof/>
        </w:rPr>
        <w:t xml:space="preserve"> 185(17)</w:t>
      </w:r>
      <w:r w:rsidRPr="00204AB1">
        <w:rPr>
          <w:b/>
          <w:noProof/>
        </w:rPr>
        <w:t>,</w:t>
      </w:r>
      <w:r w:rsidRPr="00204AB1">
        <w:rPr>
          <w:noProof/>
        </w:rPr>
        <w:t xml:space="preserve"> 5320-5323.</w:t>
      </w:r>
    </w:p>
    <w:p w14:paraId="10359D1B" w14:textId="77777777" w:rsidR="005D7F0D" w:rsidRPr="00204AB1" w:rsidRDefault="005D7F0D" w:rsidP="005D7F0D">
      <w:pPr>
        <w:pStyle w:val="EndNoteBibliography"/>
        <w:framePr w:hSpace="0" w:wrap="auto" w:vAnchor="margin" w:hAnchor="text" w:xAlign="left" w:yAlign="inline"/>
        <w:spacing w:after="0"/>
        <w:ind w:left="720" w:hanging="720"/>
        <w:rPr>
          <w:noProof/>
        </w:rPr>
      </w:pPr>
      <w:r w:rsidRPr="00204AB1">
        <w:rPr>
          <w:noProof/>
        </w:rPr>
        <w:t xml:space="preserve">Gust, B., Challis, G.L., Fowler, K., Kieser, T., and Chater, K.F. (2003). PCR-targeted </w:t>
      </w:r>
      <w:r w:rsidRPr="00BC6BC8">
        <w:rPr>
          <w:i/>
          <w:noProof/>
        </w:rPr>
        <w:t>Streptomyces</w:t>
      </w:r>
      <w:r w:rsidRPr="00204AB1">
        <w:rPr>
          <w:noProof/>
        </w:rPr>
        <w:t xml:space="preserve"> gene replacement identifies a protein domain needed for biosynthesis of the sesquiterpene soil odor geosmin. </w:t>
      </w:r>
      <w:r w:rsidRPr="00204AB1">
        <w:rPr>
          <w:i/>
          <w:noProof/>
        </w:rPr>
        <w:t>Proc Natl Acad Sci U S A</w:t>
      </w:r>
      <w:r w:rsidRPr="00204AB1">
        <w:rPr>
          <w:noProof/>
        </w:rPr>
        <w:t xml:space="preserve"> 100(4)</w:t>
      </w:r>
      <w:r w:rsidRPr="00204AB1">
        <w:rPr>
          <w:b/>
          <w:noProof/>
        </w:rPr>
        <w:t>,</w:t>
      </w:r>
      <w:r w:rsidRPr="00204AB1">
        <w:rPr>
          <w:noProof/>
        </w:rPr>
        <w:t xml:space="preserve"> 1541-1546. doi: 10.1073/pnas.0337542100.</w:t>
      </w:r>
    </w:p>
    <w:p w14:paraId="73D8D53E" w14:textId="77777777" w:rsidR="005D7F0D" w:rsidRPr="00204AB1" w:rsidRDefault="005D7F0D" w:rsidP="005D7F0D">
      <w:pPr>
        <w:pStyle w:val="EndNoteBibliography"/>
        <w:framePr w:hSpace="0" w:wrap="auto" w:vAnchor="margin" w:hAnchor="text" w:xAlign="left" w:yAlign="inline"/>
        <w:spacing w:after="0"/>
        <w:ind w:left="720" w:hanging="720"/>
        <w:rPr>
          <w:noProof/>
        </w:rPr>
      </w:pPr>
      <w:r w:rsidRPr="00204AB1">
        <w:rPr>
          <w:noProof/>
        </w:rPr>
        <w:t xml:space="preserve">Hong, H.J., Hutchings, M.I., Hill, L.M., and Buttner, M.J. (2005). The role of the novel Fem protein VanK in vancomycin resistance in </w:t>
      </w:r>
      <w:r w:rsidRPr="00BC6BC8">
        <w:rPr>
          <w:i/>
          <w:noProof/>
        </w:rPr>
        <w:t>Streptomyces coelicolor</w:t>
      </w:r>
      <w:r w:rsidRPr="00204AB1">
        <w:rPr>
          <w:noProof/>
        </w:rPr>
        <w:t xml:space="preserve">. </w:t>
      </w:r>
      <w:r w:rsidRPr="00204AB1">
        <w:rPr>
          <w:i/>
          <w:noProof/>
        </w:rPr>
        <w:t>J Biol Chem</w:t>
      </w:r>
      <w:r w:rsidRPr="00204AB1">
        <w:rPr>
          <w:noProof/>
        </w:rPr>
        <w:t xml:space="preserve"> 280(13)</w:t>
      </w:r>
      <w:r w:rsidRPr="00204AB1">
        <w:rPr>
          <w:b/>
          <w:noProof/>
        </w:rPr>
        <w:t>,</w:t>
      </w:r>
      <w:r w:rsidRPr="00204AB1">
        <w:rPr>
          <w:noProof/>
        </w:rPr>
        <w:t xml:space="preserve"> 13055-13061. doi: 10.1074/jbc.M413801200.</w:t>
      </w:r>
    </w:p>
    <w:p w14:paraId="6079B3D1" w14:textId="77777777" w:rsidR="005D7F0D" w:rsidRPr="00204AB1" w:rsidRDefault="005D7F0D" w:rsidP="005D7F0D">
      <w:pPr>
        <w:pStyle w:val="EndNoteBibliography"/>
        <w:framePr w:hSpace="0" w:wrap="auto" w:vAnchor="margin" w:hAnchor="text" w:xAlign="left" w:yAlign="inline"/>
        <w:spacing w:after="0"/>
        <w:ind w:left="720" w:hanging="720"/>
        <w:rPr>
          <w:noProof/>
        </w:rPr>
      </w:pPr>
      <w:r w:rsidRPr="00204AB1">
        <w:rPr>
          <w:noProof/>
        </w:rPr>
        <w:t xml:space="preserve">Paget, M.S., Chamberlin, L., Atrih, A., Foster, S.J., and Buttner, M.J. (1999). Evidence that the extracytoplasmic function sigma factor sigmaE is required for normal cell wall structure in </w:t>
      </w:r>
      <w:r w:rsidRPr="00BC6BC8">
        <w:rPr>
          <w:i/>
          <w:noProof/>
        </w:rPr>
        <w:t>Streptomyces coelicolor</w:t>
      </w:r>
      <w:r w:rsidRPr="00204AB1">
        <w:rPr>
          <w:noProof/>
        </w:rPr>
        <w:t xml:space="preserve"> A3(2). </w:t>
      </w:r>
      <w:r w:rsidRPr="00204AB1">
        <w:rPr>
          <w:i/>
          <w:noProof/>
        </w:rPr>
        <w:t>J Bacteriol</w:t>
      </w:r>
      <w:r w:rsidRPr="00204AB1">
        <w:rPr>
          <w:noProof/>
        </w:rPr>
        <w:t xml:space="preserve"> 181(1)</w:t>
      </w:r>
      <w:r w:rsidRPr="00204AB1">
        <w:rPr>
          <w:b/>
          <w:noProof/>
        </w:rPr>
        <w:t>,</w:t>
      </w:r>
      <w:r w:rsidRPr="00204AB1">
        <w:rPr>
          <w:noProof/>
        </w:rPr>
        <w:t xml:space="preserve"> 204-211.</w:t>
      </w:r>
    </w:p>
    <w:p w14:paraId="37F4425A" w14:textId="77777777" w:rsidR="005D7F0D" w:rsidRPr="00BC6BC8" w:rsidRDefault="005D7F0D" w:rsidP="005D7F0D">
      <w:pPr>
        <w:pStyle w:val="EndNoteBibliography"/>
        <w:framePr w:hSpace="0" w:wrap="auto" w:vAnchor="margin" w:hAnchor="text" w:xAlign="left" w:yAlign="inline"/>
        <w:spacing w:after="0"/>
        <w:ind w:left="720" w:hanging="720"/>
        <w:rPr>
          <w:noProof/>
          <w:lang w:val="pt-BR"/>
        </w:rPr>
      </w:pPr>
      <w:r w:rsidRPr="00204AB1">
        <w:rPr>
          <w:noProof/>
        </w:rPr>
        <w:t xml:space="preserve">Schlimpert, S., Wasserstrom, S., Chandra, G., Bibb, M.J., Findlay, K.C., Flardh, K., et al. (2017). Two dynamin-like proteins stabilize FtsZ rings during </w:t>
      </w:r>
      <w:r w:rsidRPr="00BC6BC8">
        <w:rPr>
          <w:i/>
          <w:noProof/>
        </w:rPr>
        <w:t>Streptomyces</w:t>
      </w:r>
      <w:r w:rsidRPr="00204AB1">
        <w:rPr>
          <w:noProof/>
        </w:rPr>
        <w:t xml:space="preserve"> sporulation. </w:t>
      </w:r>
      <w:r w:rsidRPr="00BC6BC8">
        <w:rPr>
          <w:i/>
          <w:noProof/>
          <w:lang w:val="pt-BR"/>
        </w:rPr>
        <w:t>Proc Natl Acad Sci U S A</w:t>
      </w:r>
      <w:r w:rsidRPr="00BC6BC8">
        <w:rPr>
          <w:noProof/>
          <w:lang w:val="pt-BR"/>
        </w:rPr>
        <w:t xml:space="preserve"> 114(30)</w:t>
      </w:r>
      <w:r w:rsidRPr="00BC6BC8">
        <w:rPr>
          <w:b/>
          <w:noProof/>
          <w:lang w:val="pt-BR"/>
        </w:rPr>
        <w:t>,</w:t>
      </w:r>
      <w:r w:rsidRPr="00BC6BC8">
        <w:rPr>
          <w:noProof/>
          <w:lang w:val="pt-BR"/>
        </w:rPr>
        <w:t xml:space="preserve"> E6176-E6183. doi: 10.1073/pnas.1704612114.</w:t>
      </w:r>
    </w:p>
    <w:p w14:paraId="5B7D2605" w14:textId="77777777" w:rsidR="005D7F0D" w:rsidRPr="00204AB1" w:rsidRDefault="005D7F0D" w:rsidP="005D7F0D">
      <w:pPr>
        <w:pStyle w:val="EndNoteBibliography"/>
        <w:framePr w:hSpace="0" w:wrap="auto" w:vAnchor="margin" w:hAnchor="text" w:xAlign="left" w:yAlign="inline"/>
        <w:spacing w:after="0"/>
        <w:ind w:left="720" w:hanging="720"/>
        <w:rPr>
          <w:noProof/>
        </w:rPr>
      </w:pPr>
      <w:r w:rsidRPr="00BC6BC8">
        <w:rPr>
          <w:noProof/>
          <w:lang w:val="pt-BR"/>
        </w:rPr>
        <w:t xml:space="preserve">Thomason, L.C., Sawitzke, J.A., Li, X., Costantino, N., and Court, D.L. (2014). </w:t>
      </w:r>
      <w:r w:rsidRPr="00204AB1">
        <w:rPr>
          <w:noProof/>
        </w:rPr>
        <w:t xml:space="preserve">Recombineering: genetic engineering in bacteria using homologous recombination. </w:t>
      </w:r>
      <w:r w:rsidRPr="00204AB1">
        <w:rPr>
          <w:i/>
          <w:noProof/>
        </w:rPr>
        <w:t>Curr Protoc Mol Biol</w:t>
      </w:r>
      <w:r w:rsidRPr="00204AB1">
        <w:rPr>
          <w:noProof/>
        </w:rPr>
        <w:t xml:space="preserve"> 106</w:t>
      </w:r>
      <w:r w:rsidRPr="00204AB1">
        <w:rPr>
          <w:b/>
          <w:noProof/>
        </w:rPr>
        <w:t>,</w:t>
      </w:r>
      <w:r w:rsidRPr="00204AB1">
        <w:rPr>
          <w:noProof/>
        </w:rPr>
        <w:t xml:space="preserve"> 1 16 11-39. doi: 10.1002/0471142727.mb0116s106.</w:t>
      </w:r>
    </w:p>
    <w:p w14:paraId="6B28839A" w14:textId="77777777" w:rsidR="005D7F0D" w:rsidRPr="00204AB1" w:rsidRDefault="005D7F0D" w:rsidP="005D7F0D">
      <w:pPr>
        <w:pStyle w:val="EndNoteBibliography"/>
        <w:framePr w:hSpace="0" w:wrap="auto" w:vAnchor="margin" w:hAnchor="text" w:xAlign="left" w:yAlign="inline"/>
        <w:ind w:left="720" w:hanging="720"/>
        <w:rPr>
          <w:noProof/>
        </w:rPr>
      </w:pPr>
      <w:r w:rsidRPr="00204AB1">
        <w:rPr>
          <w:noProof/>
        </w:rPr>
        <w:t xml:space="preserve">Tran, N.T., Den Hengst , C.D., Gomez-Escribano, J.P., and Buttner, M.J. (2011). Identification and characterization of CdgB, a diguanylate cyclase involved in developmental processes in </w:t>
      </w:r>
      <w:r w:rsidRPr="00BC6BC8">
        <w:rPr>
          <w:i/>
          <w:noProof/>
        </w:rPr>
        <w:t>Streptomyces coelicolor</w:t>
      </w:r>
      <w:r w:rsidRPr="00204AB1">
        <w:rPr>
          <w:noProof/>
        </w:rPr>
        <w:t xml:space="preserve">. </w:t>
      </w:r>
      <w:r w:rsidRPr="00204AB1">
        <w:rPr>
          <w:i/>
          <w:noProof/>
        </w:rPr>
        <w:t>J Bacteriol.</w:t>
      </w:r>
      <w:r w:rsidRPr="00204AB1">
        <w:rPr>
          <w:noProof/>
        </w:rPr>
        <w:t xml:space="preserve"> 193(12)</w:t>
      </w:r>
      <w:r w:rsidRPr="00204AB1">
        <w:rPr>
          <w:b/>
          <w:noProof/>
        </w:rPr>
        <w:t>,</w:t>
      </w:r>
      <w:r w:rsidRPr="00204AB1">
        <w:rPr>
          <w:noProof/>
        </w:rPr>
        <w:t xml:space="preserve"> 3100-3108.</w:t>
      </w:r>
    </w:p>
    <w:p w14:paraId="5E2FDE49" w14:textId="50C8E75D" w:rsidR="00676AF5" w:rsidRPr="00A91925" w:rsidRDefault="005D7F0D" w:rsidP="00A91925">
      <w:pPr>
        <w:spacing w:before="240"/>
        <w:rPr>
          <w:b/>
        </w:rPr>
      </w:pPr>
      <w:r>
        <w:rPr>
          <w:b/>
        </w:rPr>
        <w:fldChar w:fldCharType="end"/>
      </w:r>
    </w:p>
    <w:sectPr w:rsidR="00676AF5" w:rsidRPr="00A91925" w:rsidSect="0093429D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8054113" w16cid:durableId="1F672E1C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DB14B58" w14:textId="77777777" w:rsidR="0021724A" w:rsidRDefault="0021724A">
      <w:pPr>
        <w:spacing w:before="0" w:after="0"/>
      </w:pPr>
      <w:r>
        <w:separator/>
      </w:r>
    </w:p>
  </w:endnote>
  <w:endnote w:type="continuationSeparator" w:id="0">
    <w:p w14:paraId="3BB4F16C" w14:textId="77777777" w:rsidR="0021724A" w:rsidRDefault="0021724A">
      <w:pPr>
        <w:spacing w:before="0"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Segoe UI">
    <w:altName w:val="Calibri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25FB42D" w14:textId="77777777" w:rsidR="00BC6BC8" w:rsidRPr="00577C4C" w:rsidRDefault="005D7F0D">
    <w:pPr>
      <w:rPr>
        <w:color w:val="C00000"/>
        <w:szCs w:val="24"/>
      </w:rPr>
    </w:pPr>
    <w:r>
      <w:rPr>
        <w:noProof/>
        <w:lang w:val="de-DE" w:eastAsia="de-DE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26D62766" wp14:editId="00B2363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501650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5016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1C9E3D63" w14:textId="77777777" w:rsidR="00BC6BC8" w:rsidRPr="00577C4C" w:rsidRDefault="005D7F0D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<w:pict>
            <v:shapetype w14:anchorId="26D62766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9.5pt;z-index:251660288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" filled="f" stroked="f" strokeweight=".5pt">
              <v:textbox style="mso-fit-shape-to-text:t">
                <w:txbxContent>
                  <w:p w14:paraId="1C9E3D63" w14:textId="77777777" w:rsidR="00BC6BC8" w:rsidRPr="00577C4C" w:rsidRDefault="005D7F0D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BC1C3FE" w14:textId="77777777" w:rsidR="00BC6BC8" w:rsidRPr="00577C4C" w:rsidRDefault="005D7F0D">
    <w:pPr>
      <w:rPr>
        <w:b/>
        <w:sz w:val="20"/>
        <w:szCs w:val="24"/>
      </w:rPr>
    </w:pPr>
    <w:r>
      <w:rPr>
        <w:noProof/>
        <w:lang w:val="de-DE" w:eastAsia="de-DE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4FD6C4BB" wp14:editId="7D461139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501650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5016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A5F17D7" w14:textId="77777777" w:rsidR="00BC6BC8" w:rsidRPr="00577C4C" w:rsidRDefault="005D7F0D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312243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<w:pict>
            <v:shapetype w14:anchorId="4FD6C4BB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9.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" filled="f" stroked="f" strokeweight=".5pt">
              <v:textbox style="mso-fit-shape-to-text:t">
                <w:txbxContent>
                  <w:p w14:paraId="5A5F17D7" w14:textId="77777777" w:rsidR="00BC6BC8" w:rsidRPr="00577C4C" w:rsidRDefault="005D7F0D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5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2BDEFE9" w14:textId="77777777" w:rsidR="0021724A" w:rsidRDefault="0021724A">
      <w:pPr>
        <w:spacing w:before="0" w:after="0"/>
      </w:pPr>
      <w:r>
        <w:separator/>
      </w:r>
    </w:p>
  </w:footnote>
  <w:footnote w:type="continuationSeparator" w:id="0">
    <w:p w14:paraId="03D4C558" w14:textId="77777777" w:rsidR="0021724A" w:rsidRDefault="0021724A">
      <w:pPr>
        <w:spacing w:before="0"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E7ABD68" w14:textId="77777777" w:rsidR="00BC6BC8" w:rsidRPr="009151AA" w:rsidRDefault="005D7F0D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2ED4C09" w14:textId="77777777" w:rsidR="00BC6BC8" w:rsidRPr="009151AA" w:rsidRDefault="005D7F0D" w:rsidP="00204AB1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  <w:p w14:paraId="048ABBB5" w14:textId="77777777" w:rsidR="00BC6BC8" w:rsidRDefault="0021724A">
    <w:pPr>
      <w:pStyle w:val="Kopfzeile"/>
    </w:pP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93599FA" w14:textId="77777777" w:rsidR="00BC6BC8" w:rsidRDefault="005D7F0D" w:rsidP="0093429D">
    <w:r w:rsidRPr="005A1D84">
      <w:rPr>
        <w:b/>
        <w:noProof/>
        <w:color w:val="A6A6A6" w:themeColor="background1" w:themeShade="A6"/>
        <w:lang w:val="de-DE" w:eastAsia="de-DE"/>
      </w:rPr>
      <w:drawing>
        <wp:inline distT="0" distB="0" distL="0" distR="0" wp14:anchorId="040FB477" wp14:editId="698AFD57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7E3148">
      <w:rPr>
        <w:b/>
      </w:rPr>
      <w:ptab w:relativeTo="margin" w:alignment="center" w:leader="none"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revisionView w:markup="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D7F0D"/>
    <w:rsid w:val="0021724A"/>
    <w:rsid w:val="00312243"/>
    <w:rsid w:val="003E7044"/>
    <w:rsid w:val="004611F2"/>
    <w:rsid w:val="005D7F0D"/>
    <w:rsid w:val="00676AF5"/>
    <w:rsid w:val="008A2880"/>
    <w:rsid w:val="009F2E16"/>
    <w:rsid w:val="00A91925"/>
    <w:rsid w:val="00AD61FE"/>
    <w:rsid w:val="00B67E29"/>
    <w:rsid w:val="00E9503B"/>
    <w:rsid w:val="00FD4FCA"/>
    <w:rsid w:val="00FF51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B411C89"/>
  <w15:chartTrackingRefBased/>
  <w15:docId w15:val="{7745C057-FF3E-430A-AADA-365788A462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Standard">
    <w:name w:val="Normal"/>
    <w:qFormat/>
    <w:rsid w:val="005D7F0D"/>
    <w:pPr>
      <w:spacing w:before="120" w:after="240" w:line="240" w:lineRule="auto"/>
    </w:pPr>
    <w:rPr>
      <w:rFonts w:ascii="Times New Roman" w:hAnsi="Times New Roman"/>
      <w:sz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Kommentarzeichen">
    <w:name w:val="annotation reference"/>
    <w:basedOn w:val="Absatz-Standardschriftart"/>
    <w:uiPriority w:val="99"/>
    <w:semiHidden/>
    <w:unhideWhenUsed/>
    <w:rsid w:val="005D7F0D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5D7F0D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5D7F0D"/>
    <w:rPr>
      <w:rFonts w:ascii="Times New Roman" w:hAnsi="Times New Roman"/>
      <w:sz w:val="20"/>
      <w:szCs w:val="20"/>
    </w:rPr>
  </w:style>
  <w:style w:type="paragraph" w:styleId="Kopfzeile">
    <w:name w:val="header"/>
    <w:basedOn w:val="Standard"/>
    <w:link w:val="KopfzeileZchn"/>
    <w:uiPriority w:val="99"/>
    <w:unhideWhenUsed/>
    <w:rsid w:val="005D7F0D"/>
    <w:pPr>
      <w:tabs>
        <w:tab w:val="center" w:pos="4844"/>
        <w:tab w:val="right" w:pos="9689"/>
      </w:tabs>
    </w:pPr>
    <w:rPr>
      <w:b/>
    </w:rPr>
  </w:style>
  <w:style w:type="character" w:customStyle="1" w:styleId="KopfzeileZchn">
    <w:name w:val="Kopfzeile Zchn"/>
    <w:basedOn w:val="Absatz-Standardschriftart"/>
    <w:link w:val="Kopfzeile"/>
    <w:uiPriority w:val="99"/>
    <w:rsid w:val="005D7F0D"/>
    <w:rPr>
      <w:rFonts w:ascii="Times New Roman" w:hAnsi="Times New Roman"/>
      <w:b/>
      <w:sz w:val="24"/>
    </w:rPr>
  </w:style>
  <w:style w:type="paragraph" w:customStyle="1" w:styleId="p1">
    <w:name w:val="p1"/>
    <w:basedOn w:val="Standard"/>
    <w:rsid w:val="005D7F0D"/>
    <w:pPr>
      <w:spacing w:before="0" w:after="0"/>
    </w:pPr>
    <w:rPr>
      <w:rFonts w:ascii="Helvetica" w:hAnsi="Helvetica" w:cs="Times New Roman"/>
      <w:sz w:val="15"/>
      <w:szCs w:val="15"/>
      <w:lang w:val="de-DE" w:eastAsia="de-DE"/>
    </w:rPr>
  </w:style>
  <w:style w:type="character" w:customStyle="1" w:styleId="apple-converted-space">
    <w:name w:val="apple-converted-space"/>
    <w:basedOn w:val="Absatz-Standardschriftart"/>
    <w:rsid w:val="005D7F0D"/>
  </w:style>
  <w:style w:type="character" w:customStyle="1" w:styleId="s1">
    <w:name w:val="s1"/>
    <w:basedOn w:val="Absatz-Standardschriftart"/>
    <w:rsid w:val="005D7F0D"/>
    <w:rPr>
      <w:rFonts w:ascii="Helvetica" w:hAnsi="Helvetica" w:hint="default"/>
      <w:sz w:val="10"/>
      <w:szCs w:val="10"/>
    </w:rPr>
  </w:style>
  <w:style w:type="paragraph" w:customStyle="1" w:styleId="EndNoteBibliography">
    <w:name w:val="EndNote Bibliography"/>
    <w:basedOn w:val="Standard"/>
    <w:rsid w:val="005D7F0D"/>
    <w:pPr>
      <w:framePr w:hSpace="180" w:wrap="around" w:vAnchor="text" w:hAnchor="margin" w:x="2" w:y="-13036"/>
    </w:pPr>
    <w:rPr>
      <w:rFonts w:cs="Times New Roman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5D7F0D"/>
    <w:pPr>
      <w:spacing w:before="0" w:after="0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5D7F0D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6" Type="http://schemas.microsoft.com/office/2016/09/relationships/commentsIds" Target="commentsIds.xml"/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header" Target="header1.xml"/><Relationship Id="rId7" Type="http://schemas.openxmlformats.org/officeDocument/2006/relationships/header" Target="header2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header" Target="header3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2641</Words>
  <Characters>16641</Characters>
  <Application>Microsoft Macintosh Word</Application>
  <DocSecurity>0</DocSecurity>
  <Lines>138</Lines>
  <Paragraphs>3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24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ontiers</dc:creator>
  <cp:keywords/>
  <dc:description/>
  <cp:lastModifiedBy>Natalia Tschowri</cp:lastModifiedBy>
  <cp:revision>6</cp:revision>
  <dcterms:created xsi:type="dcterms:W3CDTF">2018-10-12T13:12:00Z</dcterms:created>
  <dcterms:modified xsi:type="dcterms:W3CDTF">2018-10-17T08:40:00Z</dcterms:modified>
</cp:coreProperties>
</file>